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505C6FF" w14:textId="0024A368" w:rsidR="005552F1" w:rsidRPr="00EC1037" w:rsidRDefault="00551D82" w:rsidP="00EC1037">
      <w:pPr>
        <w:pBdr>
          <w:top w:val="nil"/>
          <w:left w:val="nil"/>
          <w:bottom w:val="nil"/>
          <w:right w:val="nil"/>
          <w:between w:val="nil"/>
        </w:pBdr>
      </w:pPr>
      <w:r w:rsidRPr="00EC1037">
        <w:rPr>
          <w:b/>
        </w:rPr>
        <w:t>TITLE:</w:t>
      </w:r>
    </w:p>
    <w:p w14:paraId="06C0C87E" w14:textId="6F2B602E" w:rsidR="006E4797" w:rsidRPr="00EC1037" w:rsidRDefault="004F4BA6" w:rsidP="00EC1037">
      <w:pPr>
        <w:pBdr>
          <w:top w:val="nil"/>
          <w:left w:val="nil"/>
          <w:bottom w:val="nil"/>
          <w:right w:val="nil"/>
          <w:between w:val="nil"/>
        </w:pBdr>
      </w:pPr>
      <w:r w:rsidRPr="00EC1037">
        <w:t>Production of si</w:t>
      </w:r>
      <w:r w:rsidR="00E86A0B" w:rsidRPr="00EC1037">
        <w:t>RNA</w:t>
      </w:r>
      <w:r w:rsidRPr="00EC1037">
        <w:t xml:space="preserve">-Loaded Lipid Nanoparticles </w:t>
      </w:r>
      <w:r w:rsidR="003C12C8">
        <w:t>U</w:t>
      </w:r>
      <w:r w:rsidR="003C12C8" w:rsidRPr="00EC1037">
        <w:t xml:space="preserve">sing </w:t>
      </w:r>
      <w:r w:rsidRPr="00EC1037">
        <w:t>a Microfluidic Device</w:t>
      </w:r>
    </w:p>
    <w:p w14:paraId="2D58CBDB" w14:textId="77777777" w:rsidR="004F4BA6" w:rsidRPr="00EC1037" w:rsidRDefault="004F4BA6" w:rsidP="00EC1037">
      <w:pPr>
        <w:rPr>
          <w:b/>
        </w:rPr>
      </w:pPr>
    </w:p>
    <w:p w14:paraId="2CD8481E" w14:textId="17585C26" w:rsidR="006E4797" w:rsidRPr="00EC1037" w:rsidRDefault="00551D82" w:rsidP="00EC1037">
      <w:r w:rsidRPr="00EC1037">
        <w:rPr>
          <w:b/>
        </w:rPr>
        <w:t>AUTHORS AND AFFILIATIONS:</w:t>
      </w:r>
    </w:p>
    <w:p w14:paraId="36C6D47E" w14:textId="01F3EE8D" w:rsidR="004B7629" w:rsidRPr="00EC1037" w:rsidRDefault="004B7629" w:rsidP="00EC1037">
      <w:pPr>
        <w:pBdr>
          <w:top w:val="nil"/>
          <w:left w:val="nil"/>
          <w:bottom w:val="nil"/>
          <w:right w:val="nil"/>
          <w:between w:val="nil"/>
        </w:pBdr>
      </w:pPr>
      <w:r w:rsidRPr="00EC1037">
        <w:t>Masatoshi Maeki</w:t>
      </w:r>
      <w:r w:rsidR="001318EB" w:rsidRPr="00EC1037">
        <w:rPr>
          <w:vertAlign w:val="superscript"/>
        </w:rPr>
        <w:t>1,2</w:t>
      </w:r>
      <w:r w:rsidR="001318EB" w:rsidRPr="00EC1037">
        <w:t xml:space="preserve">, </w:t>
      </w:r>
      <w:proofErr w:type="spellStart"/>
      <w:r w:rsidRPr="00EC1037">
        <w:t>Yuto</w:t>
      </w:r>
      <w:proofErr w:type="spellEnd"/>
      <w:r w:rsidRPr="00EC1037">
        <w:t xml:space="preserve"> Okada</w:t>
      </w:r>
      <w:r w:rsidR="001318EB" w:rsidRPr="00EC1037">
        <w:rPr>
          <w:vertAlign w:val="superscript"/>
        </w:rPr>
        <w:t>3</w:t>
      </w:r>
      <w:r w:rsidR="001318EB" w:rsidRPr="00EC1037">
        <w:t xml:space="preserve">, </w:t>
      </w:r>
      <w:proofErr w:type="spellStart"/>
      <w:r w:rsidRPr="00EC1037">
        <w:t>Shuya</w:t>
      </w:r>
      <w:proofErr w:type="spellEnd"/>
      <w:r w:rsidRPr="00EC1037">
        <w:t xml:space="preserve"> Uno</w:t>
      </w:r>
      <w:r w:rsidR="001318EB" w:rsidRPr="00EC1037">
        <w:rPr>
          <w:vertAlign w:val="superscript"/>
        </w:rPr>
        <w:t>3</w:t>
      </w:r>
      <w:r w:rsidR="001318EB" w:rsidRPr="00EC1037">
        <w:t>,</w:t>
      </w:r>
      <w:r w:rsidRPr="00EC1037">
        <w:t xml:space="preserve"> </w:t>
      </w:r>
      <w:proofErr w:type="spellStart"/>
      <w:r w:rsidRPr="00EC1037">
        <w:t>Ayuka</w:t>
      </w:r>
      <w:proofErr w:type="spellEnd"/>
      <w:r w:rsidRPr="00EC1037">
        <w:t xml:space="preserve"> Niwa</w:t>
      </w:r>
      <w:r w:rsidR="001318EB" w:rsidRPr="00EC1037">
        <w:rPr>
          <w:vertAlign w:val="superscript"/>
        </w:rPr>
        <w:t>3</w:t>
      </w:r>
      <w:r w:rsidR="001318EB" w:rsidRPr="00EC1037">
        <w:t>,</w:t>
      </w:r>
      <w:r w:rsidRPr="00EC1037">
        <w:t xml:space="preserve"> Akihiko Ishida</w:t>
      </w:r>
      <w:r w:rsidR="001318EB" w:rsidRPr="00EC1037">
        <w:rPr>
          <w:vertAlign w:val="superscript"/>
        </w:rPr>
        <w:t>1</w:t>
      </w:r>
      <w:r w:rsidR="001318EB" w:rsidRPr="00EC1037">
        <w:t>,</w:t>
      </w:r>
      <w:r w:rsidRPr="00EC1037">
        <w:t xml:space="preserve"> Hirofumi Tani</w:t>
      </w:r>
      <w:r w:rsidR="001318EB" w:rsidRPr="00EC1037">
        <w:rPr>
          <w:vertAlign w:val="superscript"/>
        </w:rPr>
        <w:t>1</w:t>
      </w:r>
      <w:r w:rsidRPr="00EC1037">
        <w:t>, Manabu Tokeshi</w:t>
      </w:r>
      <w:r w:rsidR="001318EB" w:rsidRPr="00EC1037">
        <w:rPr>
          <w:vertAlign w:val="superscript"/>
        </w:rPr>
        <w:t>1</w:t>
      </w:r>
    </w:p>
    <w:p w14:paraId="04D2C935" w14:textId="77777777" w:rsidR="004B7629" w:rsidRPr="00EC1037" w:rsidRDefault="004B7629" w:rsidP="00EC1037">
      <w:pPr>
        <w:pBdr>
          <w:top w:val="nil"/>
          <w:left w:val="nil"/>
          <w:bottom w:val="nil"/>
          <w:right w:val="nil"/>
          <w:between w:val="nil"/>
        </w:pBdr>
      </w:pPr>
    </w:p>
    <w:p w14:paraId="257DAB28" w14:textId="28DC6B0C" w:rsidR="004B7629" w:rsidRPr="00EC1037" w:rsidRDefault="001318EB" w:rsidP="00EC1037">
      <w:pPr>
        <w:pBdr>
          <w:top w:val="nil"/>
          <w:left w:val="nil"/>
          <w:bottom w:val="nil"/>
          <w:right w:val="nil"/>
          <w:between w:val="nil"/>
        </w:pBdr>
      </w:pPr>
      <w:r w:rsidRPr="00EC1037">
        <w:rPr>
          <w:vertAlign w:val="superscript"/>
        </w:rPr>
        <w:t>1</w:t>
      </w:r>
      <w:r w:rsidR="004B7629" w:rsidRPr="00EC1037">
        <w:t>Division of Applied Chemistry, Faculty of Engineering, Hokkaido University, Kita 13 Nishi 8, Kita-</w:t>
      </w:r>
      <w:proofErr w:type="spellStart"/>
      <w:r w:rsidR="004B7629" w:rsidRPr="00EC1037">
        <w:t>ku</w:t>
      </w:r>
      <w:proofErr w:type="spellEnd"/>
      <w:r w:rsidR="004B7629" w:rsidRPr="00EC1037">
        <w:t>, Sapporo 060-8628, Japan</w:t>
      </w:r>
    </w:p>
    <w:p w14:paraId="611BDA26" w14:textId="0D266CCA" w:rsidR="004B7629" w:rsidRPr="00EC1037" w:rsidRDefault="001318EB" w:rsidP="00EC1037">
      <w:pPr>
        <w:pBdr>
          <w:top w:val="nil"/>
          <w:left w:val="nil"/>
          <w:bottom w:val="nil"/>
          <w:right w:val="nil"/>
          <w:between w:val="nil"/>
        </w:pBdr>
      </w:pPr>
      <w:r w:rsidRPr="00EC1037">
        <w:rPr>
          <w:vertAlign w:val="superscript"/>
        </w:rPr>
        <w:t>2</w:t>
      </w:r>
      <w:r w:rsidR="004B7629" w:rsidRPr="00EC1037">
        <w:t>JST PRESTO, 4-1-8 Honcho, Kawaguchi, Saitama, 332-0012, Japan</w:t>
      </w:r>
    </w:p>
    <w:p w14:paraId="141ABDE5" w14:textId="0F9623E6" w:rsidR="006E4797" w:rsidRPr="00EC1037" w:rsidRDefault="001318EB" w:rsidP="00EC1037">
      <w:pPr>
        <w:pBdr>
          <w:top w:val="nil"/>
          <w:left w:val="nil"/>
          <w:bottom w:val="nil"/>
          <w:right w:val="nil"/>
          <w:between w:val="nil"/>
        </w:pBdr>
      </w:pPr>
      <w:r w:rsidRPr="00EC1037">
        <w:rPr>
          <w:vertAlign w:val="superscript"/>
        </w:rPr>
        <w:t>3</w:t>
      </w:r>
      <w:r w:rsidR="004B7629" w:rsidRPr="00EC1037">
        <w:t>Graduate School of Chemical Sciences and Engineering, Hokkaido University, Kita 13 Nishi 8, Kita-</w:t>
      </w:r>
      <w:proofErr w:type="spellStart"/>
      <w:r w:rsidR="004B7629" w:rsidRPr="00EC1037">
        <w:t>ku</w:t>
      </w:r>
      <w:proofErr w:type="spellEnd"/>
      <w:r w:rsidR="004B7629" w:rsidRPr="00EC1037">
        <w:t>, Sapporo 060-8628, Japan</w:t>
      </w:r>
    </w:p>
    <w:p w14:paraId="4E69A2C8" w14:textId="77777777" w:rsidR="005552F1" w:rsidRPr="00EC1037" w:rsidRDefault="005552F1" w:rsidP="00EC1037">
      <w:pPr>
        <w:pBdr>
          <w:top w:val="nil"/>
          <w:left w:val="nil"/>
          <w:bottom w:val="nil"/>
          <w:right w:val="nil"/>
          <w:between w:val="nil"/>
        </w:pBdr>
      </w:pPr>
    </w:p>
    <w:p w14:paraId="16916FAD" w14:textId="1DE83B75" w:rsidR="005552F1" w:rsidRPr="00EC1037" w:rsidRDefault="005552F1" w:rsidP="00EC1037">
      <w:pPr>
        <w:pBdr>
          <w:top w:val="nil"/>
          <w:left w:val="nil"/>
          <w:bottom w:val="nil"/>
          <w:right w:val="nil"/>
          <w:between w:val="nil"/>
        </w:pBdr>
      </w:pPr>
      <w:r w:rsidRPr="00EC1037">
        <w:t xml:space="preserve">Email </w:t>
      </w:r>
      <w:r w:rsidR="00AC4D41" w:rsidRPr="00EC1037">
        <w:t>a</w:t>
      </w:r>
      <w:r w:rsidRPr="00EC1037">
        <w:t xml:space="preserve">ddresses of </w:t>
      </w:r>
      <w:r w:rsidR="00AC4D41" w:rsidRPr="00EC1037">
        <w:t>c</w:t>
      </w:r>
      <w:r w:rsidRPr="00EC1037">
        <w:t>o-</w:t>
      </w:r>
      <w:r w:rsidR="00AC4D41" w:rsidRPr="00EC1037">
        <w:t>a</w:t>
      </w:r>
      <w:r w:rsidRPr="00EC1037">
        <w:t>uthors:</w:t>
      </w:r>
    </w:p>
    <w:p w14:paraId="09557E2F" w14:textId="72E7865C" w:rsidR="002F78A2" w:rsidRPr="00EC1037" w:rsidRDefault="002F78A2" w:rsidP="00EC1037">
      <w:pPr>
        <w:pBdr>
          <w:top w:val="nil"/>
          <w:left w:val="nil"/>
          <w:bottom w:val="nil"/>
          <w:right w:val="nil"/>
          <w:between w:val="nil"/>
        </w:pBdr>
      </w:pPr>
      <w:r w:rsidRPr="00EC1037">
        <w:t xml:space="preserve">Masatoshi </w:t>
      </w:r>
      <w:proofErr w:type="spellStart"/>
      <w:r w:rsidRPr="00EC1037">
        <w:t>Maeki</w:t>
      </w:r>
      <w:proofErr w:type="spellEnd"/>
      <w:r w:rsidR="00AC4D41" w:rsidRPr="00EC1037">
        <w:tab/>
      </w:r>
      <w:r w:rsidR="005552F1" w:rsidRPr="00EC1037">
        <w:t>(</w:t>
      </w:r>
      <w:r w:rsidRPr="00EC1037">
        <w:t>m.maeki@eng.hokudai.ac.jp</w:t>
      </w:r>
      <w:r w:rsidR="005552F1" w:rsidRPr="00EC1037">
        <w:t>)</w:t>
      </w:r>
    </w:p>
    <w:p w14:paraId="6F26708B" w14:textId="7E5D1549" w:rsidR="002F78A2" w:rsidRPr="00EC1037" w:rsidRDefault="002F78A2" w:rsidP="00EC1037">
      <w:pPr>
        <w:pBdr>
          <w:top w:val="nil"/>
          <w:left w:val="nil"/>
          <w:bottom w:val="nil"/>
          <w:right w:val="nil"/>
          <w:between w:val="nil"/>
        </w:pBdr>
        <w:rPr>
          <w:lang w:eastAsia="ja-JP"/>
        </w:rPr>
      </w:pPr>
      <w:proofErr w:type="spellStart"/>
      <w:r w:rsidRPr="00EC1037">
        <w:t>Yuto</w:t>
      </w:r>
      <w:proofErr w:type="spellEnd"/>
      <w:r w:rsidRPr="00EC1037">
        <w:t xml:space="preserve"> Okada</w:t>
      </w:r>
      <w:r w:rsidR="00AC4D41" w:rsidRPr="00EC1037">
        <w:tab/>
      </w:r>
      <w:r w:rsidR="00AC4D41" w:rsidRPr="00EC1037">
        <w:tab/>
      </w:r>
      <w:r w:rsidR="005552F1" w:rsidRPr="00EC1037">
        <w:t>(</w:t>
      </w:r>
      <w:r w:rsidRPr="00EC1037">
        <w:t>okada-ca-univ@eis.hokudai.ac.jp</w:t>
      </w:r>
      <w:r w:rsidR="005552F1" w:rsidRPr="00EC1037">
        <w:t>)</w:t>
      </w:r>
    </w:p>
    <w:p w14:paraId="52C1D147" w14:textId="08805532" w:rsidR="002F78A2" w:rsidRPr="00EC1037" w:rsidRDefault="002F78A2" w:rsidP="00EC1037">
      <w:pPr>
        <w:pBdr>
          <w:top w:val="nil"/>
          <w:left w:val="nil"/>
          <w:bottom w:val="nil"/>
          <w:right w:val="nil"/>
          <w:between w:val="nil"/>
        </w:pBdr>
        <w:rPr>
          <w:lang w:eastAsia="ja-JP"/>
        </w:rPr>
      </w:pPr>
      <w:proofErr w:type="spellStart"/>
      <w:r w:rsidRPr="00EC1037">
        <w:rPr>
          <w:lang w:eastAsia="ja-JP"/>
        </w:rPr>
        <w:t>Shuya</w:t>
      </w:r>
      <w:proofErr w:type="spellEnd"/>
      <w:r w:rsidRPr="00EC1037">
        <w:rPr>
          <w:lang w:eastAsia="ja-JP"/>
        </w:rPr>
        <w:t xml:space="preserve"> Uno</w:t>
      </w:r>
      <w:r w:rsidR="00AC4D41" w:rsidRPr="00EC1037">
        <w:rPr>
          <w:lang w:eastAsia="ja-JP"/>
        </w:rPr>
        <w:tab/>
      </w:r>
      <w:r w:rsidR="00AC4D41" w:rsidRPr="00EC1037">
        <w:rPr>
          <w:lang w:eastAsia="ja-JP"/>
        </w:rPr>
        <w:tab/>
      </w:r>
      <w:r w:rsidR="005552F1" w:rsidRPr="00EC1037">
        <w:rPr>
          <w:lang w:eastAsia="ja-JP"/>
        </w:rPr>
        <w:t>(</w:t>
      </w:r>
      <w:r w:rsidRPr="00EC1037">
        <w:rPr>
          <w:lang w:eastAsia="ja-JP"/>
        </w:rPr>
        <w:t>likecrepe@eis.hokudai.ac.jp</w:t>
      </w:r>
      <w:r w:rsidR="005552F1" w:rsidRPr="00EC1037">
        <w:rPr>
          <w:lang w:eastAsia="ja-JP"/>
        </w:rPr>
        <w:t>)</w:t>
      </w:r>
    </w:p>
    <w:p w14:paraId="6539CE7B" w14:textId="55F7BF99" w:rsidR="002F78A2" w:rsidRPr="00EC1037" w:rsidRDefault="002F78A2" w:rsidP="00EC1037">
      <w:pPr>
        <w:pBdr>
          <w:top w:val="nil"/>
          <w:left w:val="nil"/>
          <w:bottom w:val="nil"/>
          <w:right w:val="nil"/>
          <w:between w:val="nil"/>
        </w:pBdr>
        <w:rPr>
          <w:lang w:eastAsia="ja-JP"/>
        </w:rPr>
      </w:pPr>
      <w:proofErr w:type="spellStart"/>
      <w:r w:rsidRPr="00EC1037">
        <w:rPr>
          <w:lang w:eastAsia="ja-JP"/>
        </w:rPr>
        <w:t>Ayuka</w:t>
      </w:r>
      <w:proofErr w:type="spellEnd"/>
      <w:r w:rsidRPr="00EC1037">
        <w:rPr>
          <w:lang w:eastAsia="ja-JP"/>
        </w:rPr>
        <w:t xml:space="preserve"> </w:t>
      </w:r>
      <w:proofErr w:type="spellStart"/>
      <w:r w:rsidRPr="00EC1037">
        <w:rPr>
          <w:lang w:eastAsia="ja-JP"/>
        </w:rPr>
        <w:t>Niwa</w:t>
      </w:r>
      <w:proofErr w:type="spellEnd"/>
      <w:r w:rsidR="00AC4D41" w:rsidRPr="00EC1037">
        <w:rPr>
          <w:lang w:eastAsia="ja-JP"/>
        </w:rPr>
        <w:tab/>
      </w:r>
      <w:r w:rsidR="00AC4D41" w:rsidRPr="00EC1037">
        <w:rPr>
          <w:lang w:eastAsia="ja-JP"/>
        </w:rPr>
        <w:tab/>
      </w:r>
      <w:r w:rsidR="005552F1" w:rsidRPr="00EC1037">
        <w:rPr>
          <w:lang w:eastAsia="ja-JP"/>
        </w:rPr>
        <w:t>(</w:t>
      </w:r>
      <w:r w:rsidRPr="00EC1037">
        <w:rPr>
          <w:lang w:eastAsia="ja-JP"/>
        </w:rPr>
        <w:t>ayuka_flower_1021@eis.hokudai.ac.jp</w:t>
      </w:r>
      <w:r w:rsidR="005552F1" w:rsidRPr="00EC1037">
        <w:rPr>
          <w:lang w:eastAsia="ja-JP"/>
        </w:rPr>
        <w:t>)</w:t>
      </w:r>
    </w:p>
    <w:p w14:paraId="0F0C8772" w14:textId="1B377D00" w:rsidR="002F78A2" w:rsidRPr="00EC1037" w:rsidRDefault="002F78A2" w:rsidP="00EC1037">
      <w:pPr>
        <w:pBdr>
          <w:top w:val="nil"/>
          <w:left w:val="nil"/>
          <w:bottom w:val="nil"/>
          <w:right w:val="nil"/>
          <w:between w:val="nil"/>
        </w:pBdr>
        <w:rPr>
          <w:lang w:eastAsia="ja-JP"/>
        </w:rPr>
      </w:pPr>
      <w:r w:rsidRPr="00EC1037">
        <w:rPr>
          <w:lang w:eastAsia="ja-JP"/>
        </w:rPr>
        <w:t>Akihiko Ishida</w:t>
      </w:r>
      <w:r w:rsidR="00AC4D41" w:rsidRPr="00EC1037">
        <w:rPr>
          <w:lang w:eastAsia="ja-JP"/>
        </w:rPr>
        <w:tab/>
      </w:r>
      <w:r w:rsidR="00AC4D41" w:rsidRPr="00EC1037">
        <w:rPr>
          <w:lang w:eastAsia="ja-JP"/>
        </w:rPr>
        <w:tab/>
      </w:r>
      <w:r w:rsidR="005552F1" w:rsidRPr="00EC1037">
        <w:rPr>
          <w:lang w:eastAsia="ja-JP"/>
        </w:rPr>
        <w:t>(</w:t>
      </w:r>
      <w:r w:rsidRPr="00EC1037">
        <w:rPr>
          <w:lang w:eastAsia="ja-JP"/>
        </w:rPr>
        <w:t>ishida-a@eng.hokudai.ac.jp</w:t>
      </w:r>
      <w:r w:rsidR="005552F1" w:rsidRPr="00EC1037">
        <w:rPr>
          <w:lang w:eastAsia="ja-JP"/>
        </w:rPr>
        <w:t>)</w:t>
      </w:r>
    </w:p>
    <w:p w14:paraId="6805626D" w14:textId="1BDA901D" w:rsidR="002F78A2" w:rsidRPr="00EC1037" w:rsidRDefault="002F78A2" w:rsidP="00EC1037">
      <w:pPr>
        <w:pBdr>
          <w:top w:val="nil"/>
          <w:left w:val="nil"/>
          <w:bottom w:val="nil"/>
          <w:right w:val="nil"/>
          <w:between w:val="nil"/>
        </w:pBdr>
        <w:rPr>
          <w:lang w:eastAsia="ja-JP"/>
        </w:rPr>
      </w:pPr>
      <w:r w:rsidRPr="00EC1037">
        <w:rPr>
          <w:lang w:eastAsia="ja-JP"/>
        </w:rPr>
        <w:t xml:space="preserve">Hirofumi </w:t>
      </w:r>
      <w:proofErr w:type="spellStart"/>
      <w:r w:rsidRPr="00EC1037">
        <w:rPr>
          <w:lang w:eastAsia="ja-JP"/>
        </w:rPr>
        <w:t>Tani</w:t>
      </w:r>
      <w:proofErr w:type="spellEnd"/>
      <w:r w:rsidR="00AC4D41" w:rsidRPr="00EC1037">
        <w:rPr>
          <w:lang w:eastAsia="ja-JP"/>
        </w:rPr>
        <w:tab/>
      </w:r>
      <w:r w:rsidR="00AC4D41" w:rsidRPr="00EC1037">
        <w:rPr>
          <w:lang w:eastAsia="ja-JP"/>
        </w:rPr>
        <w:tab/>
      </w:r>
      <w:r w:rsidR="005552F1" w:rsidRPr="00EC1037">
        <w:rPr>
          <w:lang w:eastAsia="ja-JP"/>
        </w:rPr>
        <w:t>(</w:t>
      </w:r>
      <w:r w:rsidRPr="00EC1037">
        <w:rPr>
          <w:lang w:eastAsia="ja-JP"/>
        </w:rPr>
        <w:t>tani@eng.hokudai.ac.jp</w:t>
      </w:r>
      <w:r w:rsidR="005552F1" w:rsidRPr="00EC1037">
        <w:rPr>
          <w:lang w:eastAsia="ja-JP"/>
        </w:rPr>
        <w:t>)</w:t>
      </w:r>
    </w:p>
    <w:p w14:paraId="33B42072" w14:textId="270D525B" w:rsidR="002F78A2" w:rsidRPr="00EC1037" w:rsidRDefault="002F78A2" w:rsidP="00EC1037">
      <w:pPr>
        <w:pBdr>
          <w:top w:val="nil"/>
          <w:left w:val="nil"/>
          <w:bottom w:val="nil"/>
          <w:right w:val="nil"/>
          <w:between w:val="nil"/>
        </w:pBdr>
        <w:rPr>
          <w:lang w:eastAsia="ja-JP"/>
        </w:rPr>
      </w:pPr>
      <w:r w:rsidRPr="00EC1037">
        <w:rPr>
          <w:lang w:eastAsia="ja-JP"/>
        </w:rPr>
        <w:t xml:space="preserve">Manabu </w:t>
      </w:r>
      <w:proofErr w:type="spellStart"/>
      <w:r w:rsidRPr="00EC1037">
        <w:rPr>
          <w:lang w:eastAsia="ja-JP"/>
        </w:rPr>
        <w:t>Tokeshi</w:t>
      </w:r>
      <w:proofErr w:type="spellEnd"/>
      <w:r w:rsidR="00AC4D41" w:rsidRPr="00EC1037">
        <w:rPr>
          <w:lang w:eastAsia="ja-JP"/>
        </w:rPr>
        <w:tab/>
      </w:r>
      <w:r w:rsidR="005552F1" w:rsidRPr="00EC1037">
        <w:rPr>
          <w:lang w:eastAsia="ja-JP"/>
        </w:rPr>
        <w:t>(</w:t>
      </w:r>
      <w:r w:rsidRPr="00EC1037">
        <w:t>tokeshi@eng.hokudai.ac.jp</w:t>
      </w:r>
    </w:p>
    <w:p w14:paraId="56D8422A" w14:textId="77777777" w:rsidR="002F78A2" w:rsidRPr="00EC1037" w:rsidRDefault="002F78A2" w:rsidP="00EC1037">
      <w:pPr>
        <w:pBdr>
          <w:top w:val="nil"/>
          <w:left w:val="nil"/>
          <w:bottom w:val="nil"/>
          <w:right w:val="nil"/>
          <w:between w:val="nil"/>
        </w:pBdr>
      </w:pPr>
    </w:p>
    <w:p w14:paraId="0A82515E" w14:textId="61BBA5EC" w:rsidR="005552F1" w:rsidRPr="00EC1037" w:rsidRDefault="00040155" w:rsidP="00EC1037">
      <w:pPr>
        <w:pBdr>
          <w:top w:val="nil"/>
          <w:left w:val="nil"/>
          <w:bottom w:val="nil"/>
          <w:right w:val="nil"/>
          <w:between w:val="nil"/>
        </w:pBdr>
      </w:pPr>
      <w:r w:rsidRPr="00EC1037">
        <w:t>Correspond</w:t>
      </w:r>
      <w:r w:rsidR="005552F1" w:rsidRPr="00EC1037">
        <w:t xml:space="preserve">ing </w:t>
      </w:r>
      <w:r w:rsidR="00AC4D41" w:rsidRPr="00EC1037">
        <w:t>a</w:t>
      </w:r>
      <w:r w:rsidR="005552F1" w:rsidRPr="00EC1037">
        <w:t>uthor</w:t>
      </w:r>
      <w:r w:rsidR="00EA4303" w:rsidRPr="00EC1037">
        <w:t>s</w:t>
      </w:r>
      <w:r w:rsidRPr="00EC1037">
        <w:t xml:space="preserve">: </w:t>
      </w:r>
    </w:p>
    <w:p w14:paraId="4AD4D176" w14:textId="4EA6B96D" w:rsidR="005552F1" w:rsidRPr="00EC1037" w:rsidRDefault="00040155" w:rsidP="00EC1037">
      <w:pPr>
        <w:pBdr>
          <w:top w:val="nil"/>
          <w:left w:val="nil"/>
          <w:bottom w:val="nil"/>
          <w:right w:val="nil"/>
          <w:between w:val="nil"/>
        </w:pBdr>
      </w:pPr>
      <w:r w:rsidRPr="00EC1037">
        <w:t xml:space="preserve">Masatoshi </w:t>
      </w:r>
      <w:proofErr w:type="spellStart"/>
      <w:r w:rsidRPr="00EC1037">
        <w:t>Maeki</w:t>
      </w:r>
      <w:proofErr w:type="spellEnd"/>
      <w:r w:rsidR="00AC4D41" w:rsidRPr="00EC1037">
        <w:tab/>
      </w:r>
      <w:r w:rsidR="005552F1" w:rsidRPr="00EC1037">
        <w:t>(</w:t>
      </w:r>
      <w:hyperlink r:id="rId7" w:history="1">
        <w:r w:rsidR="005552F1" w:rsidRPr="00EC1037">
          <w:rPr>
            <w:rStyle w:val="Hyperlink"/>
            <w:color w:val="auto"/>
          </w:rPr>
          <w:t>m.maeki@eng.hokudai.ac.jp</w:t>
        </w:r>
      </w:hyperlink>
      <w:r w:rsidR="005552F1" w:rsidRPr="00EC1037">
        <w:t>)</w:t>
      </w:r>
    </w:p>
    <w:p w14:paraId="63A2AB66" w14:textId="73A566BC" w:rsidR="00040155" w:rsidRPr="00EC1037" w:rsidRDefault="00040155" w:rsidP="00EC1037">
      <w:pPr>
        <w:pBdr>
          <w:top w:val="nil"/>
          <w:left w:val="nil"/>
          <w:bottom w:val="nil"/>
          <w:right w:val="nil"/>
          <w:between w:val="nil"/>
        </w:pBdr>
      </w:pPr>
      <w:r w:rsidRPr="00EC1037">
        <w:t xml:space="preserve">Manabu </w:t>
      </w:r>
      <w:proofErr w:type="spellStart"/>
      <w:r w:rsidRPr="00EC1037">
        <w:t>Tokeshi</w:t>
      </w:r>
      <w:proofErr w:type="spellEnd"/>
      <w:r w:rsidR="00AC4D41" w:rsidRPr="00EC1037">
        <w:tab/>
      </w:r>
      <w:r w:rsidR="005552F1" w:rsidRPr="00EC1037">
        <w:t>(</w:t>
      </w:r>
      <w:r w:rsidRPr="00EC1037">
        <w:t>tokeshi@eng.hokudai.ac.jp</w:t>
      </w:r>
      <w:r w:rsidR="005552F1" w:rsidRPr="00EC1037">
        <w:t>)</w:t>
      </w:r>
    </w:p>
    <w:p w14:paraId="66061960" w14:textId="77777777" w:rsidR="004B7629" w:rsidRPr="00EC1037" w:rsidRDefault="004B7629" w:rsidP="00EC1037">
      <w:pPr>
        <w:pBdr>
          <w:top w:val="nil"/>
          <w:left w:val="nil"/>
          <w:bottom w:val="nil"/>
          <w:right w:val="nil"/>
          <w:between w:val="nil"/>
        </w:pBdr>
        <w:rPr>
          <w:lang w:eastAsia="ja-JP"/>
        </w:rPr>
      </w:pPr>
    </w:p>
    <w:p w14:paraId="74EFC8D7" w14:textId="72A5B0A7" w:rsidR="006E4797" w:rsidRPr="00EC1037" w:rsidRDefault="00551D82" w:rsidP="00EC1037">
      <w:r w:rsidRPr="00EC1037">
        <w:rPr>
          <w:b/>
        </w:rPr>
        <w:t>SUMMARY:</w:t>
      </w:r>
    </w:p>
    <w:p w14:paraId="2A1097FA" w14:textId="4C3DBD0A" w:rsidR="001318EB" w:rsidRPr="00EC1037" w:rsidRDefault="00A04E62" w:rsidP="00EC1037">
      <w:r w:rsidRPr="00EC1037">
        <w:t>Microfluidic-based lipid nanoparticle (LNP) production method</w:t>
      </w:r>
      <w:r w:rsidR="00766CDA" w:rsidRPr="00EC1037">
        <w:t xml:space="preserve">s have </w:t>
      </w:r>
      <w:r w:rsidR="00C24958" w:rsidRPr="00EC1037">
        <w:t>attracted attention in</w:t>
      </w:r>
      <w:r w:rsidR="00766CDA" w:rsidRPr="00EC1037">
        <w:t xml:space="preserve"> </w:t>
      </w:r>
      <w:r w:rsidR="0008213A" w:rsidRPr="00EC1037">
        <w:t>drug delivery systems</w:t>
      </w:r>
      <w:r w:rsidR="00C36FD8" w:rsidRPr="00EC1037">
        <w:t xml:space="preserve"> (DDS</w:t>
      </w:r>
      <w:r w:rsidR="00C24958" w:rsidRPr="00EC1037">
        <w:t>s</w:t>
      </w:r>
      <w:r w:rsidR="00C36FD8" w:rsidRPr="00EC1037">
        <w:t>)</w:t>
      </w:r>
      <w:r w:rsidR="00C24958" w:rsidRPr="00EC1037">
        <w:t>,</w:t>
      </w:r>
      <w:r w:rsidR="00766CDA" w:rsidRPr="00EC1037">
        <w:t xml:space="preserve"> including RNA delivery. This protocol describes the fabrication</w:t>
      </w:r>
      <w:r w:rsidR="002B6A72" w:rsidRPr="00EC1037">
        <w:t xml:space="preserve">, </w:t>
      </w:r>
      <w:r w:rsidR="00766CDA" w:rsidRPr="00EC1037">
        <w:t>LNP</w:t>
      </w:r>
      <w:r w:rsidR="002B6A72" w:rsidRPr="00EC1037">
        <w:t xml:space="preserve"> (</w:t>
      </w:r>
      <w:proofErr w:type="gramStart"/>
      <w:r w:rsidR="002B6A72" w:rsidRPr="00EC1037">
        <w:t>siRNA-loaded</w:t>
      </w:r>
      <w:proofErr w:type="gramEnd"/>
      <w:r w:rsidR="002B6A72" w:rsidRPr="00EC1037">
        <w:t xml:space="preserve"> LNP)</w:t>
      </w:r>
      <w:r w:rsidR="00766CDA" w:rsidRPr="00EC1037">
        <w:t xml:space="preserve"> production</w:t>
      </w:r>
      <w:r w:rsidR="00C24958" w:rsidRPr="00EC1037">
        <w:t>,</w:t>
      </w:r>
      <w:r w:rsidR="002B6A72" w:rsidRPr="00EC1037">
        <w:t xml:space="preserve"> </w:t>
      </w:r>
      <w:r w:rsidR="0008213A" w:rsidRPr="00EC1037">
        <w:t>and</w:t>
      </w:r>
      <w:r w:rsidR="002B6A72" w:rsidRPr="00EC1037">
        <w:t xml:space="preserve"> LNP evaluation processes </w:t>
      </w:r>
      <w:r w:rsidR="0008213A" w:rsidRPr="00EC1037">
        <w:t>using</w:t>
      </w:r>
      <w:r w:rsidR="002B6A72" w:rsidRPr="00EC1037">
        <w:t xml:space="preserve"> our original microfluidic device named </w:t>
      </w:r>
      <w:proofErr w:type="spellStart"/>
      <w:r w:rsidR="002B6A72" w:rsidRPr="00EC1037">
        <w:t>iLiNP</w:t>
      </w:r>
      <w:proofErr w:type="spellEnd"/>
      <w:r w:rsidR="002B6A72" w:rsidRPr="00EC1037">
        <w:t>.</w:t>
      </w:r>
    </w:p>
    <w:p w14:paraId="57EF6A72" w14:textId="77777777" w:rsidR="00F302A7" w:rsidRPr="00EC1037" w:rsidRDefault="00F302A7" w:rsidP="00EC1037"/>
    <w:p w14:paraId="2DF8E628" w14:textId="593356B9" w:rsidR="006E4797" w:rsidRPr="00EC1037" w:rsidRDefault="00551D82" w:rsidP="00EC1037">
      <w:r w:rsidRPr="00EC1037">
        <w:rPr>
          <w:b/>
        </w:rPr>
        <w:t>ABSTRACT:</w:t>
      </w:r>
    </w:p>
    <w:p w14:paraId="7D8CCB3E" w14:textId="6C9E9062" w:rsidR="001B1347" w:rsidRPr="00EC1037" w:rsidRDefault="00C24958" w:rsidP="00EC1037">
      <w:r w:rsidRPr="00EC1037">
        <w:t>The development</w:t>
      </w:r>
      <w:r w:rsidR="00030C5B" w:rsidRPr="00EC1037">
        <w:t xml:space="preserve"> of functional lip</w:t>
      </w:r>
      <w:r w:rsidR="008E5D58" w:rsidRPr="00EC1037">
        <w:t xml:space="preserve">id nanoparticles (LNPs) is one of the major challenges in </w:t>
      </w:r>
      <w:r w:rsidR="002A61BC" w:rsidRPr="00EC1037">
        <w:t xml:space="preserve">the field of </w:t>
      </w:r>
      <w:r w:rsidR="0008213A" w:rsidRPr="00EC1037">
        <w:t>drug delivery systems (</w:t>
      </w:r>
      <w:r w:rsidR="002A61BC" w:rsidRPr="00EC1037">
        <w:t>DDS</w:t>
      </w:r>
      <w:r w:rsidR="0008213A" w:rsidRPr="00EC1037">
        <w:t>)</w:t>
      </w:r>
      <w:r w:rsidR="002A61BC" w:rsidRPr="00EC1037">
        <w:t>. Recently, LNP-based RNA delivery systems, namely, RNA-loaded LNPs h</w:t>
      </w:r>
      <w:r w:rsidR="0008213A" w:rsidRPr="00EC1037">
        <w:rPr>
          <w:lang w:eastAsia="ja-JP"/>
        </w:rPr>
        <w:t>a</w:t>
      </w:r>
      <w:r w:rsidR="00AC4D41" w:rsidRPr="00EC1037">
        <w:rPr>
          <w:lang w:eastAsia="ja-JP"/>
        </w:rPr>
        <w:t>ve</w:t>
      </w:r>
      <w:r w:rsidR="0008213A" w:rsidRPr="00EC1037">
        <w:rPr>
          <w:lang w:eastAsia="ja-JP"/>
        </w:rPr>
        <w:t xml:space="preserve"> </w:t>
      </w:r>
      <w:r w:rsidR="002A61BC" w:rsidRPr="00EC1037">
        <w:rPr>
          <w:lang w:eastAsia="ja-JP"/>
        </w:rPr>
        <w:t xml:space="preserve">attracted attention for RNA therapy. </w:t>
      </w:r>
      <w:proofErr w:type="gramStart"/>
      <w:r w:rsidR="002A61BC" w:rsidRPr="00EC1037">
        <w:rPr>
          <w:lang w:eastAsia="ja-JP"/>
        </w:rPr>
        <w:t>In particular, mRNA-loaded</w:t>
      </w:r>
      <w:proofErr w:type="gramEnd"/>
      <w:r w:rsidR="002A61BC" w:rsidRPr="00EC1037">
        <w:rPr>
          <w:lang w:eastAsia="ja-JP"/>
        </w:rPr>
        <w:t xml:space="preserve"> LNP vaccines were approved </w:t>
      </w:r>
      <w:r w:rsidRPr="00EC1037">
        <w:rPr>
          <w:lang w:eastAsia="ja-JP"/>
        </w:rPr>
        <w:t>to prevent</w:t>
      </w:r>
      <w:r w:rsidR="006731C6" w:rsidRPr="00EC1037">
        <w:t xml:space="preserve"> COVID-19</w:t>
      </w:r>
      <w:r w:rsidR="00D114DA">
        <w:t>,</w:t>
      </w:r>
      <w:r w:rsidR="006731C6" w:rsidRPr="00EC1037">
        <w:t xml:space="preserve"> </w:t>
      </w:r>
      <w:r w:rsidR="0008213A" w:rsidRPr="00EC1037">
        <w:t xml:space="preserve">thereby </w:t>
      </w:r>
      <w:r w:rsidR="006731C6" w:rsidRPr="00EC1037">
        <w:rPr>
          <w:lang w:eastAsia="ja-JP"/>
        </w:rPr>
        <w:t>le</w:t>
      </w:r>
      <w:r w:rsidR="0008213A" w:rsidRPr="00EC1037">
        <w:rPr>
          <w:lang w:eastAsia="ja-JP"/>
        </w:rPr>
        <w:t>a</w:t>
      </w:r>
      <w:r w:rsidR="006731C6" w:rsidRPr="00EC1037">
        <w:rPr>
          <w:lang w:eastAsia="ja-JP"/>
        </w:rPr>
        <w:t>d</w:t>
      </w:r>
      <w:r w:rsidR="0008213A" w:rsidRPr="00EC1037">
        <w:rPr>
          <w:lang w:eastAsia="ja-JP"/>
        </w:rPr>
        <w:t>ing</w:t>
      </w:r>
      <w:r w:rsidR="006731C6" w:rsidRPr="00EC1037">
        <w:rPr>
          <w:lang w:eastAsia="ja-JP"/>
        </w:rPr>
        <w:t xml:space="preserve"> to the paradigm shift toward the development of </w:t>
      </w:r>
      <w:r w:rsidRPr="00EC1037">
        <w:rPr>
          <w:lang w:eastAsia="ja-JP"/>
        </w:rPr>
        <w:t>next-generation</w:t>
      </w:r>
      <w:r w:rsidR="006731C6" w:rsidRPr="00EC1037">
        <w:rPr>
          <w:lang w:eastAsia="ja-JP"/>
        </w:rPr>
        <w:t xml:space="preserve"> nanomedicines. For the LNP-based nanomedicines, the LNP size is </w:t>
      </w:r>
      <w:r w:rsidRPr="00EC1037">
        <w:rPr>
          <w:lang w:eastAsia="ja-JP"/>
        </w:rPr>
        <w:t xml:space="preserve">a </w:t>
      </w:r>
      <w:r w:rsidR="009C5FD7" w:rsidRPr="00EC1037">
        <w:rPr>
          <w:lang w:eastAsia="ja-JP"/>
        </w:rPr>
        <w:t xml:space="preserve">significant factor </w:t>
      </w:r>
      <w:r w:rsidR="00D114DA">
        <w:rPr>
          <w:lang w:eastAsia="ja-JP"/>
        </w:rPr>
        <w:t>in controlling</w:t>
      </w:r>
      <w:r w:rsidR="009C5FD7" w:rsidRPr="00EC1037">
        <w:rPr>
          <w:lang w:eastAsia="ja-JP"/>
        </w:rPr>
        <w:t xml:space="preserve"> the LNP </w:t>
      </w:r>
      <w:r w:rsidR="009C5FD7" w:rsidRPr="00EC1037">
        <w:t xml:space="preserve">biodistribution and LNP performance. Therefore, a precise LNP size control technique is indispensable for the LNP production process. Here, </w:t>
      </w:r>
      <w:r w:rsidR="004B5789">
        <w:t>we</w:t>
      </w:r>
      <w:r w:rsidR="006044E0" w:rsidRPr="00EC1037">
        <w:t xml:space="preserve"> report</w:t>
      </w:r>
      <w:r w:rsidR="009C5FD7" w:rsidRPr="00EC1037">
        <w:t xml:space="preserve"> a protocol </w:t>
      </w:r>
      <w:r w:rsidR="0008213A" w:rsidRPr="00EC1037">
        <w:t xml:space="preserve">for </w:t>
      </w:r>
      <w:r w:rsidR="009C5FD7" w:rsidRPr="00EC1037">
        <w:t>size</w:t>
      </w:r>
      <w:r w:rsidR="0008213A" w:rsidRPr="00EC1037">
        <w:t xml:space="preserve"> </w:t>
      </w:r>
      <w:r w:rsidR="009C5FD7" w:rsidRPr="00EC1037">
        <w:t>controlled LNP production using a microfluidic device</w:t>
      </w:r>
      <w:r w:rsidR="003963AA" w:rsidRPr="00EC1037">
        <w:t xml:space="preserve">, named </w:t>
      </w:r>
      <w:proofErr w:type="spellStart"/>
      <w:r w:rsidR="00987DD0" w:rsidRPr="00EC1037">
        <w:t>iLiNP</w:t>
      </w:r>
      <w:proofErr w:type="spellEnd"/>
      <w:r w:rsidR="003963AA" w:rsidRPr="00EC1037">
        <w:t xml:space="preserve">. </w:t>
      </w:r>
      <w:r w:rsidR="004A33E0" w:rsidRPr="00EC1037">
        <w:t>siRNA</w:t>
      </w:r>
      <w:r w:rsidR="0008213A" w:rsidRPr="00EC1037">
        <w:t xml:space="preserve"> </w:t>
      </w:r>
      <w:r w:rsidR="004A33E0" w:rsidRPr="00EC1037">
        <w:t xml:space="preserve">loaded LNPs are also produced using the </w:t>
      </w:r>
      <w:proofErr w:type="spellStart"/>
      <w:r w:rsidR="004A33E0" w:rsidRPr="00EC1037">
        <w:t>iLiNP</w:t>
      </w:r>
      <w:proofErr w:type="spellEnd"/>
      <w:r w:rsidR="004A33E0" w:rsidRPr="00EC1037">
        <w:t xml:space="preserve"> device and evaluated by </w:t>
      </w:r>
      <w:r w:rsidR="004A33E0" w:rsidRPr="00EC1037">
        <w:rPr>
          <w:i/>
          <w:iCs/>
        </w:rPr>
        <w:t>in vitro</w:t>
      </w:r>
      <w:r w:rsidR="004A33E0" w:rsidRPr="00EC1037">
        <w:t xml:space="preserve"> experiment. </w:t>
      </w:r>
      <w:r w:rsidR="003963AA" w:rsidRPr="00EC1037">
        <w:rPr>
          <w:lang w:eastAsia="ja-JP"/>
        </w:rPr>
        <w:t>R</w:t>
      </w:r>
      <w:r w:rsidR="00987DD0" w:rsidRPr="00EC1037">
        <w:t xml:space="preserve">epresentative results </w:t>
      </w:r>
      <w:r w:rsidR="0008213A" w:rsidRPr="00EC1037">
        <w:t xml:space="preserve">are </w:t>
      </w:r>
      <w:r w:rsidR="003963AA" w:rsidRPr="00EC1037">
        <w:t xml:space="preserve">shown </w:t>
      </w:r>
      <w:r w:rsidR="00987DD0" w:rsidRPr="00EC1037">
        <w:t>for the LNP size</w:t>
      </w:r>
      <w:r w:rsidR="00B76D5B">
        <w:t>,</w:t>
      </w:r>
      <w:r w:rsidR="004A33E0" w:rsidRPr="00EC1037">
        <w:t xml:space="preserve"> including siRNA-loaded LNPs, Z-potential, siRNA encapsulation efficiency, cytotoxicity, and target gene silencing activity</w:t>
      </w:r>
      <w:r w:rsidR="009C7253" w:rsidRPr="00EC1037">
        <w:t>.</w:t>
      </w:r>
    </w:p>
    <w:p w14:paraId="0646E204" w14:textId="541EA130" w:rsidR="006E4797" w:rsidRPr="00EC1037" w:rsidRDefault="00551D82" w:rsidP="00EC1037">
      <w:r w:rsidRPr="00EC1037">
        <w:rPr>
          <w:b/>
        </w:rPr>
        <w:lastRenderedPageBreak/>
        <w:t>INTRODUCTION:</w:t>
      </w:r>
    </w:p>
    <w:p w14:paraId="7853E0EF" w14:textId="2A00AAEA" w:rsidR="00C36FD8" w:rsidRPr="00EC1037" w:rsidRDefault="00A04E62" w:rsidP="00EC1037">
      <w:r w:rsidRPr="00EC1037">
        <w:t>Lipid nanoparticle (LNP) is one of the most widely used nanocarriers for RNA delivery systems. Recently, mRNA-loaded LNPs have been approved as vaccines for the prevention of COVID-19</w:t>
      </w:r>
      <w:r w:rsidR="00E90E1C" w:rsidRPr="00EC1037">
        <w:fldChar w:fldCharType="begin">
          <w:fldData xml:space="preserve">PEVuZE5vdGU+PENpdGU+PEF1dGhvcj5TY2hvZW5tYWtlcjwvQXV0aG9yPjxZZWFyPjIwMjE8L1ll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</w:fldData>
        </w:fldChar>
      </w:r>
      <w:r w:rsidR="00DA6B54" w:rsidRPr="00EC1037">
        <w:instrText xml:space="preserve"> ADDIN EN.CITE </w:instrText>
      </w:r>
      <w:r w:rsidR="00DA6B54" w:rsidRPr="00EC1037">
        <w:fldChar w:fldCharType="begin">
          <w:fldData xml:space="preserve">PEVuZE5vdGU+PENpdGU+PEF1dGhvcj5TY2hvZW5tYWtlcjwvQXV0aG9yPjxZZWFyPjIwMjE8L1ll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</w:fldData>
        </w:fldChar>
      </w:r>
      <w:r w:rsidR="00DA6B54" w:rsidRPr="00EC1037">
        <w:instrText xml:space="preserve"> ADDIN EN.CITE.DATA </w:instrText>
      </w:r>
      <w:r w:rsidR="00DA6B54" w:rsidRPr="00EC1037">
        <w:fldChar w:fldCharType="end"/>
      </w:r>
      <w:r w:rsidR="00E90E1C" w:rsidRPr="00EC1037">
        <w:fldChar w:fldCharType="separate"/>
      </w:r>
      <w:r w:rsidR="00931F32" w:rsidRPr="00EC1037">
        <w:rPr>
          <w:noProof/>
          <w:vertAlign w:val="superscript"/>
        </w:rPr>
        <w:t>1</w:t>
      </w:r>
      <w:r w:rsidR="00B76D5B">
        <w:rPr>
          <w:noProof/>
          <w:vertAlign w:val="superscript"/>
        </w:rPr>
        <w:t>–</w:t>
      </w:r>
      <w:r w:rsidR="00931F32" w:rsidRPr="00EC1037">
        <w:rPr>
          <w:noProof/>
          <w:vertAlign w:val="superscript"/>
        </w:rPr>
        <w:t>3</w:t>
      </w:r>
      <w:r w:rsidR="00E90E1C" w:rsidRPr="00EC1037">
        <w:fldChar w:fldCharType="end"/>
      </w:r>
      <w:r w:rsidRPr="00EC1037">
        <w:t xml:space="preserve">. Generally, the size of LNP plays a crucial role in </w:t>
      </w:r>
      <w:r w:rsidR="009C5FD7" w:rsidRPr="00EC1037">
        <w:t xml:space="preserve">the </w:t>
      </w:r>
      <w:r w:rsidRPr="00EC1037">
        <w:t xml:space="preserve">biodistribution and </w:t>
      </w:r>
      <w:r w:rsidR="0008213A" w:rsidRPr="00EC1037">
        <w:t>drug delivery systems (</w:t>
      </w:r>
      <w:r w:rsidRPr="00EC1037">
        <w:t>DDS</w:t>
      </w:r>
      <w:r w:rsidR="0008213A" w:rsidRPr="00EC1037">
        <w:t>)</w:t>
      </w:r>
      <w:r w:rsidRPr="00EC1037">
        <w:t xml:space="preserve"> performance</w:t>
      </w:r>
      <w:r w:rsidR="00C24958" w:rsidRPr="00EC1037">
        <w:t>,</w:t>
      </w:r>
      <w:r w:rsidRPr="00EC1037">
        <w:t xml:space="preserve"> including gene silencing or protein expression</w:t>
      </w:r>
      <w:r w:rsidR="004C1737" w:rsidRPr="00EC1037">
        <w:fldChar w:fldCharType="begin">
          <w:fldData xml:space="preserve">PEVuZE5vdGU+PENpdGU+PEF1dGhvcj5DYWJyYWw8L0F1dGhvcj48WWVhcj4yMDExPC9ZZWFyPjxS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</w:fldData>
        </w:fldChar>
      </w:r>
      <w:r w:rsidR="001C6FA1" w:rsidRPr="00EC1037">
        <w:instrText xml:space="preserve"> ADDIN EN.CITE </w:instrText>
      </w:r>
      <w:r w:rsidR="001C6FA1" w:rsidRPr="00EC1037">
        <w:fldChar w:fldCharType="begin">
          <w:fldData xml:space="preserve">PEVuZE5vdGU+PENpdGU+PEF1dGhvcj5DYWJyYWw8L0F1dGhvcj48WWVhcj4yMDExPC9ZZWFyPjxS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</w:fldData>
        </w:fldChar>
      </w:r>
      <w:r w:rsidR="001C6FA1" w:rsidRPr="00EC1037">
        <w:instrText xml:space="preserve"> ADDIN EN.CITE.DATA </w:instrText>
      </w:r>
      <w:r w:rsidR="001C6FA1" w:rsidRPr="00EC1037">
        <w:fldChar w:fldCharType="end"/>
      </w:r>
      <w:r w:rsidR="004C1737" w:rsidRPr="00EC1037">
        <w:fldChar w:fldCharType="separate"/>
      </w:r>
      <w:r w:rsidR="00931F32" w:rsidRPr="00EC1037">
        <w:rPr>
          <w:noProof/>
          <w:vertAlign w:val="superscript"/>
        </w:rPr>
        <w:t>4</w:t>
      </w:r>
      <w:r w:rsidR="00B76D5B">
        <w:rPr>
          <w:noProof/>
          <w:vertAlign w:val="superscript"/>
        </w:rPr>
        <w:t>–</w:t>
      </w:r>
      <w:r w:rsidR="00931F32" w:rsidRPr="00EC1037">
        <w:rPr>
          <w:noProof/>
          <w:vertAlign w:val="superscript"/>
        </w:rPr>
        <w:t>6</w:t>
      </w:r>
      <w:r w:rsidR="004C1737" w:rsidRPr="00EC1037">
        <w:fldChar w:fldCharType="end"/>
      </w:r>
      <w:r w:rsidRPr="00EC1037">
        <w:t>.</w:t>
      </w:r>
      <w:r w:rsidR="00B10E18" w:rsidRPr="00EC1037">
        <w:t xml:space="preserve"> Therefore, a precise LNP size control method is required for the LNP production process.</w:t>
      </w:r>
    </w:p>
    <w:p w14:paraId="3FC2FA09" w14:textId="77777777" w:rsidR="00C36FD8" w:rsidRPr="00EC1037" w:rsidRDefault="00C36FD8" w:rsidP="00EC1037"/>
    <w:p w14:paraId="0594F2AB" w14:textId="3DEFF3B3" w:rsidR="00144DC5" w:rsidRPr="00EC1037" w:rsidRDefault="00A04E62" w:rsidP="00EC1037">
      <w:pPr>
        <w:rPr>
          <w:lang w:eastAsia="ja-JP"/>
        </w:rPr>
      </w:pPr>
      <w:proofErr w:type="gramStart"/>
      <w:r w:rsidRPr="00EC1037">
        <w:t>For the production of</w:t>
      </w:r>
      <w:proofErr w:type="gramEnd"/>
      <w:r w:rsidRPr="00EC1037">
        <w:t xml:space="preserve"> size</w:t>
      </w:r>
      <w:r w:rsidR="0008213A" w:rsidRPr="00EC1037">
        <w:t xml:space="preserve"> </w:t>
      </w:r>
      <w:r w:rsidRPr="00EC1037">
        <w:t xml:space="preserve">controlled LNPs, microfluidic devices </w:t>
      </w:r>
      <w:r w:rsidR="0008213A" w:rsidRPr="00EC1037">
        <w:t>have</w:t>
      </w:r>
      <w:r w:rsidRPr="00EC1037">
        <w:t xml:space="preserve"> attracted attention over the years</w:t>
      </w:r>
      <w:r w:rsidR="001231FC" w:rsidRPr="00EC1037">
        <w:fldChar w:fldCharType="begin">
          <w:fldData xml:space="preserve">PEVuZE5vdGU+PENpdGU+PEF1dGhvcj5NYWVraTwvQXV0aG9yPjxZZWFyPjIwMTg8L1llYXI+PFJl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=
</w:fldData>
        </w:fldChar>
      </w:r>
      <w:r w:rsidR="001C6FA1" w:rsidRPr="00EC1037">
        <w:instrText xml:space="preserve"> ADDIN EN.CITE </w:instrText>
      </w:r>
      <w:r w:rsidR="001C6FA1" w:rsidRPr="00EC1037">
        <w:fldChar w:fldCharType="begin">
          <w:fldData xml:space="preserve">PEVuZE5vdGU+PENpdGU+PEF1dGhvcj5NYWVraTwvQXV0aG9yPjxZZWFyPjIwMTg8L1llYXI+PFJl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=
</w:fldData>
        </w:fldChar>
      </w:r>
      <w:r w:rsidR="001C6FA1" w:rsidRPr="00EC1037">
        <w:instrText xml:space="preserve"> ADDIN EN.CITE.DATA </w:instrText>
      </w:r>
      <w:r w:rsidR="001C6FA1" w:rsidRPr="00EC1037">
        <w:fldChar w:fldCharType="end"/>
      </w:r>
      <w:r w:rsidR="001231FC" w:rsidRPr="00EC1037">
        <w:fldChar w:fldCharType="separate"/>
      </w:r>
      <w:r w:rsidR="00931F32" w:rsidRPr="00EC1037">
        <w:rPr>
          <w:noProof/>
          <w:vertAlign w:val="superscript"/>
        </w:rPr>
        <w:t>7</w:t>
      </w:r>
      <w:r w:rsidR="001231FC" w:rsidRPr="00EC1037">
        <w:fldChar w:fldCharType="end"/>
      </w:r>
      <w:r w:rsidRPr="00EC1037">
        <w:t xml:space="preserve">. </w:t>
      </w:r>
      <w:r w:rsidR="00B10E18" w:rsidRPr="00EC1037">
        <w:t xml:space="preserve">In 2018, the first </w:t>
      </w:r>
      <w:r w:rsidR="00A67977">
        <w:t>Food and Drug Administration (</w:t>
      </w:r>
      <w:r w:rsidR="00B10E18" w:rsidRPr="00EC1037">
        <w:t>FDA</w:t>
      </w:r>
      <w:r w:rsidR="00A67977">
        <w:t>)</w:t>
      </w:r>
      <w:r w:rsidR="00B10E18" w:rsidRPr="00EC1037">
        <w:t>-approved siRNA-loaded LNPs (</w:t>
      </w:r>
      <w:r w:rsidR="0008213A" w:rsidRPr="00EC1037">
        <w:t xml:space="preserve">e.g., </w:t>
      </w:r>
      <w:proofErr w:type="spellStart"/>
      <w:r w:rsidR="00B10E18" w:rsidRPr="00EC1037">
        <w:t>Onpattro</w:t>
      </w:r>
      <w:proofErr w:type="spellEnd"/>
      <w:r w:rsidR="00B10E18" w:rsidRPr="00EC1037">
        <w:t>) was developed using the microfluidic device</w:t>
      </w:r>
      <w:r w:rsidR="00E90E1C" w:rsidRPr="00EC1037">
        <w:fldChar w:fldCharType="begin">
          <w:fldData xml:space="preserve">PEVuZE5vdGU+PENpdGU+PEF1dGhvcj5Ba2luYzwvQXV0aG9yPjxZZWFyPjIwMTk8L1llYXI+PFJl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</w:fldData>
        </w:fldChar>
      </w:r>
      <w:r w:rsidR="001C6FA1" w:rsidRPr="00EC1037">
        <w:instrText xml:space="preserve"> ADDIN EN.CITE </w:instrText>
      </w:r>
      <w:r w:rsidR="001C6FA1" w:rsidRPr="00EC1037">
        <w:fldChar w:fldCharType="begin">
          <w:fldData xml:space="preserve">PEVuZE5vdGU+PENpdGU+PEF1dGhvcj5Ba2luYzwvQXV0aG9yPjxZZWFyPjIwMTk8L1llYXI+PFJl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</w:fldData>
        </w:fldChar>
      </w:r>
      <w:r w:rsidR="001C6FA1" w:rsidRPr="00EC1037">
        <w:instrText xml:space="preserve"> ADDIN EN.CITE.DATA </w:instrText>
      </w:r>
      <w:r w:rsidR="001C6FA1" w:rsidRPr="00EC1037">
        <w:fldChar w:fldCharType="end"/>
      </w:r>
      <w:r w:rsidR="00E90E1C" w:rsidRPr="00EC1037">
        <w:fldChar w:fldCharType="separate"/>
      </w:r>
      <w:r w:rsidR="00931F32" w:rsidRPr="00EC1037">
        <w:rPr>
          <w:noProof/>
          <w:vertAlign w:val="superscript"/>
        </w:rPr>
        <w:t>8,9</w:t>
      </w:r>
      <w:r w:rsidR="00E90E1C" w:rsidRPr="00EC1037">
        <w:fldChar w:fldCharType="end"/>
      </w:r>
      <w:r w:rsidR="00B10E18" w:rsidRPr="00EC1037">
        <w:t xml:space="preserve">. </w:t>
      </w:r>
      <w:r w:rsidR="00144DC5" w:rsidRPr="00EC1037">
        <w:t xml:space="preserve">In the microfluidic-based LNP production method, a lipid solution and an aqueous solution </w:t>
      </w:r>
      <w:r w:rsidR="005944EB" w:rsidRPr="00EC1037">
        <w:t>a</w:t>
      </w:r>
      <w:r w:rsidR="00144DC5" w:rsidRPr="00EC1037">
        <w:t xml:space="preserve">re </w:t>
      </w:r>
      <w:r w:rsidR="00E41755" w:rsidRPr="00EC1037">
        <w:t>introduced separately</w:t>
      </w:r>
      <w:r w:rsidR="00144DC5" w:rsidRPr="00EC1037">
        <w:t xml:space="preserve"> into the microfluidic device</w:t>
      </w:r>
      <w:r w:rsidR="00E41755" w:rsidRPr="00EC1037">
        <w:t>,</w:t>
      </w:r>
      <w:r w:rsidR="005944EB" w:rsidRPr="00EC1037">
        <w:t xml:space="preserve"> </w:t>
      </w:r>
      <w:r w:rsidR="00B76D5B">
        <w:t xml:space="preserve">and </w:t>
      </w:r>
      <w:r w:rsidR="00E41755" w:rsidRPr="00EC1037">
        <w:t>then mixed</w:t>
      </w:r>
      <w:r w:rsidR="005944EB" w:rsidRPr="00EC1037">
        <w:t xml:space="preserve"> in the microchannel. To enhance the mixing efficiency, the chaotic mixer device has been used for the LNP production</w:t>
      </w:r>
      <w:r w:rsidR="00E90E1C" w:rsidRPr="00EC1037">
        <w:fldChar w:fldCharType="begin">
          <w:fldData xml:space="preserve">PEVuZE5vdGU+PENpdGU+PEF1dGhvcj5NYWVraTwvQXV0aG9yPjxZZWFyPjIwMTc8L1llYXI+PFJl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</w:fldData>
        </w:fldChar>
      </w:r>
      <w:r w:rsidR="008F2244" w:rsidRPr="00EC1037">
        <w:instrText xml:space="preserve"> ADDIN EN.CITE </w:instrText>
      </w:r>
      <w:r w:rsidR="008F2244" w:rsidRPr="00EC1037">
        <w:fldChar w:fldCharType="begin">
          <w:fldData xml:space="preserve">PEVuZE5vdGU+PENpdGU+PEF1dGhvcj5NYWVraTwvQXV0aG9yPjxZZWFyPjIwMTc8L1llYXI+PFJl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</w:fldData>
        </w:fldChar>
      </w:r>
      <w:r w:rsidR="008F2244" w:rsidRPr="00EC1037">
        <w:instrText xml:space="preserve"> ADDIN EN.CITE.DATA </w:instrText>
      </w:r>
      <w:r w:rsidR="008F2244" w:rsidRPr="00EC1037">
        <w:fldChar w:fldCharType="end"/>
      </w:r>
      <w:r w:rsidR="00E90E1C" w:rsidRPr="00EC1037">
        <w:fldChar w:fldCharType="separate"/>
      </w:r>
      <w:r w:rsidR="00931F32" w:rsidRPr="00EC1037">
        <w:rPr>
          <w:noProof/>
          <w:vertAlign w:val="superscript"/>
        </w:rPr>
        <w:t>10</w:t>
      </w:r>
      <w:r w:rsidR="00B76D5B">
        <w:rPr>
          <w:noProof/>
          <w:vertAlign w:val="superscript"/>
        </w:rPr>
        <w:t>–</w:t>
      </w:r>
      <w:r w:rsidR="00931F32" w:rsidRPr="00EC1037">
        <w:rPr>
          <w:noProof/>
          <w:vertAlign w:val="superscript"/>
        </w:rPr>
        <w:t>12</w:t>
      </w:r>
      <w:r w:rsidR="00E90E1C" w:rsidRPr="00EC1037">
        <w:fldChar w:fldCharType="end"/>
      </w:r>
      <w:r w:rsidR="005944EB" w:rsidRPr="00EC1037">
        <w:t>. The chaotic mixer device ma</w:t>
      </w:r>
      <w:r w:rsidR="00661BF9">
        <w:t>kes</w:t>
      </w:r>
      <w:r w:rsidR="005944EB" w:rsidRPr="00EC1037">
        <w:t xml:space="preserve"> it possible </w:t>
      </w:r>
      <w:r w:rsidR="00B72BC7" w:rsidRPr="00EC1037">
        <w:t>to produce specific-sized LNPs.</w:t>
      </w:r>
    </w:p>
    <w:p w14:paraId="0F5FA3DC" w14:textId="77777777" w:rsidR="00144DC5" w:rsidRPr="00EC1037" w:rsidRDefault="00144DC5" w:rsidP="00EC1037"/>
    <w:p w14:paraId="432DF7D7" w14:textId="1A1600DB" w:rsidR="00A04E62" w:rsidRPr="00EC1037" w:rsidRDefault="008E1F13" w:rsidP="00EC1037">
      <w:r w:rsidRPr="00EC1037">
        <w:t xml:space="preserve">A simple microfluidic device, named </w:t>
      </w:r>
      <w:r w:rsidR="00AC4D41" w:rsidRPr="00EC1037">
        <w:t>invasive lipid nanoparticle production (</w:t>
      </w:r>
      <w:proofErr w:type="spellStart"/>
      <w:r w:rsidRPr="00EC1037">
        <w:t>iLiNP</w:t>
      </w:r>
      <w:proofErr w:type="spellEnd"/>
      <w:r w:rsidR="00AC4D41" w:rsidRPr="00EC1037">
        <w:t>)</w:t>
      </w:r>
      <w:r w:rsidRPr="00EC1037">
        <w:t>, equipped with baffle structures, has been developed to control the LNP size precisely</w:t>
      </w:r>
      <w:r w:rsidR="001231FC" w:rsidRPr="00EC1037">
        <w:fldChar w:fldCharType="begin">
          <w:fldData xml:space="preserve">PEVuZE5vdGU+PENpdGU+PEF1dGhvcj5LaW11cmE8L0F1dGhvcj48WWVhcj4yMDE4PC9ZZWFyPjxS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</w:fldData>
        </w:fldChar>
      </w:r>
      <w:r w:rsidR="001C6FA1" w:rsidRPr="00EC1037">
        <w:instrText xml:space="preserve"> ADDIN EN.CITE </w:instrText>
      </w:r>
      <w:r w:rsidR="001C6FA1" w:rsidRPr="00EC1037">
        <w:fldChar w:fldCharType="begin">
          <w:fldData xml:space="preserve">PEVuZE5vdGU+PENpdGU+PEF1dGhvcj5LaW11cmE8L0F1dGhvcj48WWVhcj4yMDE4PC9ZZWFyPjxS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</w:fldData>
        </w:fldChar>
      </w:r>
      <w:r w:rsidR="001C6FA1" w:rsidRPr="00EC1037">
        <w:instrText xml:space="preserve"> ADDIN EN.CITE.DATA </w:instrText>
      </w:r>
      <w:r w:rsidR="001C6FA1" w:rsidRPr="00EC1037">
        <w:fldChar w:fldCharType="end"/>
      </w:r>
      <w:r w:rsidR="001231FC" w:rsidRPr="00EC1037">
        <w:fldChar w:fldCharType="separate"/>
      </w:r>
      <w:r w:rsidR="00931F32" w:rsidRPr="00EC1037">
        <w:rPr>
          <w:noProof/>
          <w:vertAlign w:val="superscript"/>
        </w:rPr>
        <w:t>13,14</w:t>
      </w:r>
      <w:r w:rsidR="001231FC" w:rsidRPr="00EC1037">
        <w:fldChar w:fldCharType="end"/>
      </w:r>
      <w:r w:rsidR="00A04E62" w:rsidRPr="00EC1037">
        <w:t xml:space="preserve">. </w:t>
      </w:r>
      <w:r w:rsidR="001967D4" w:rsidRPr="00EC1037">
        <w:t xml:space="preserve">In comparison with the chaotic mixer device, the </w:t>
      </w:r>
      <w:proofErr w:type="spellStart"/>
      <w:r w:rsidR="001967D4" w:rsidRPr="00EC1037">
        <w:t>iLiNP</w:t>
      </w:r>
      <w:proofErr w:type="spellEnd"/>
      <w:r w:rsidR="001967D4" w:rsidRPr="00EC1037">
        <w:t xml:space="preserve"> device was able to control the LNP size ranged from 20 to 100 nm at</w:t>
      </w:r>
      <w:r w:rsidR="00A04E62" w:rsidRPr="00EC1037">
        <w:t xml:space="preserve"> 10 nm intervals. </w:t>
      </w:r>
      <w:r w:rsidR="001967D4" w:rsidRPr="00EC1037">
        <w:t xml:space="preserve">In addition, the </w:t>
      </w:r>
      <w:proofErr w:type="spellStart"/>
      <w:r w:rsidR="001967D4" w:rsidRPr="00EC1037">
        <w:t>iLiNP</w:t>
      </w:r>
      <w:proofErr w:type="spellEnd"/>
      <w:r w:rsidR="001967D4" w:rsidRPr="00EC1037">
        <w:t xml:space="preserve"> device produce</w:t>
      </w:r>
      <w:r w:rsidR="00D114DA">
        <w:t>d</w:t>
      </w:r>
      <w:r w:rsidR="001967D4" w:rsidRPr="00EC1037">
        <w:t xml:space="preserve"> siRNA-loaded LNPs</w:t>
      </w:r>
      <w:r w:rsidR="001231FC" w:rsidRPr="00EC1037">
        <w:fldChar w:fldCharType="begin"/>
      </w:r>
      <w:r w:rsidR="00931F32" w:rsidRPr="00EC1037">
        <w:instrText xml:space="preserve"> ADDIN EN.CITE &lt;EndNote&gt;&lt;Cite&gt;&lt;Author&gt;Kimura&lt;/Author&gt;&lt;Year&gt;2021&lt;/Year&gt;&lt;RecNum&gt;2540&lt;/RecNum&gt;&lt;IDText&gt;Three-dimensional, symmetrically assembled microfluidic device for lipid nanoparticle production&lt;/IDText&gt;&lt;DisplayText&gt;&lt;style face="superscript"&gt;6&lt;/style&gt;&lt;/DisplayText&gt;&lt;record&gt;&lt;rec-number&gt;2540&lt;/rec-number&gt;&lt;foreign-keys&gt;&lt;key app="EN" db-id="0vxfsxvri5e0pie9f2nvfed1xapffetvtaze" timestamp="1611380368" guid="fea29b62-0fc0-404f-a2bf-69f0acef1a31"&gt;2540&lt;/key&gt;&lt;/foreign-keys&gt;&lt;ref-type name="Journal Article"&gt;17&lt;/ref-type&gt;&lt;contributors&gt;&lt;authors&gt;&lt;author&gt;Kimura, Niko&lt;/author&gt;&lt;author&gt;Maeki, Masatoshi&lt;/author&gt;&lt;author&gt;Sasaki, Kosuke&lt;/author&gt;&lt;author&gt;Sato, Yusuke&lt;/author&gt;&lt;author&gt;Ishida, Akihiko&lt;/author&gt;&lt;author&gt;Tani, Hirofumi&lt;/author&gt;&lt;author&gt;Harashima, Hideyoshi&lt;/author&gt;&lt;author&gt;Tokeshi, Manabu&lt;/author&gt;&lt;/authors&gt;&lt;/contributors&gt;&lt;titles&gt;&lt;title&gt;Three-dimensional, symmetrically assembled microfluidic device for lipid nanoparticle production&lt;/title&gt;&lt;secondary-title&gt;RSC Advances&lt;/secondary-title&gt;&lt;/titles&gt;&lt;periodical&gt;&lt;full-title&gt;RSC Advances&lt;/full-title&gt;&lt;abbr-1&gt;RSC Adv&lt;/abbr-1&gt;&lt;/periodical&gt;&lt;pages&gt;1430-1439&lt;/pages&gt;&lt;volume&gt;11&lt;/volume&gt;&lt;number&gt;3&lt;/number&gt;&lt;section&gt;1430&lt;/section&gt;&lt;dates&gt;&lt;year&gt;2021&lt;/year&gt;&lt;/dates&gt;&lt;isbn&gt;2046-2069&lt;/isbn&gt;&lt;urls&gt;&lt;/urls&gt;&lt;electronic-resource-num&gt;10.1039/d0ra08826a&lt;/electronic-resource-num&gt;&lt;/record&gt;&lt;/Cite&gt;&lt;/EndNote&gt;</w:instrText>
      </w:r>
      <w:r w:rsidR="001231FC" w:rsidRPr="00EC1037">
        <w:fldChar w:fldCharType="separate"/>
      </w:r>
      <w:r w:rsidR="00931F32" w:rsidRPr="00EC1037">
        <w:rPr>
          <w:noProof/>
          <w:vertAlign w:val="superscript"/>
        </w:rPr>
        <w:t>6</w:t>
      </w:r>
      <w:r w:rsidR="001231FC" w:rsidRPr="00EC1037">
        <w:fldChar w:fldCharType="end"/>
      </w:r>
      <w:r w:rsidR="001967D4" w:rsidRPr="00EC1037">
        <w:t>, mRNA-loaded LNPs</w:t>
      </w:r>
      <w:r w:rsidR="00925DAB" w:rsidRPr="00EC1037">
        <w:fldChar w:fldCharType="begin">
          <w:fldData xml:space="preserve">PEVuZE5vdGU+PENpdGU+PEF1dGhvcj5IYXNoaWJhPC9BdXRob3I+PFllYXI+MjAyMDwvWWVhcj48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</w:fldData>
        </w:fldChar>
      </w:r>
      <w:r w:rsidR="00925DAB" w:rsidRPr="00EC1037">
        <w:instrText xml:space="preserve"> ADDIN EN.CITE </w:instrText>
      </w:r>
      <w:r w:rsidR="00925DAB" w:rsidRPr="00EC1037">
        <w:fldChar w:fldCharType="begin">
          <w:fldData xml:space="preserve">PEVuZE5vdGU+PENpdGU+PEF1dGhvcj5IYXNoaWJhPC9BdXRob3I+PFllYXI+MjAyMDwvWWVhcj48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</w:fldData>
        </w:fldChar>
      </w:r>
      <w:r w:rsidR="00925DAB" w:rsidRPr="00EC1037">
        <w:instrText xml:space="preserve"> ADDIN EN.CITE.DATA </w:instrText>
      </w:r>
      <w:r w:rsidR="00925DAB" w:rsidRPr="00EC1037">
        <w:fldChar w:fldCharType="end"/>
      </w:r>
      <w:r w:rsidR="00925DAB" w:rsidRPr="00EC1037">
        <w:fldChar w:fldCharType="separate"/>
      </w:r>
      <w:r w:rsidR="00925DAB" w:rsidRPr="00EC1037">
        <w:rPr>
          <w:noProof/>
          <w:vertAlign w:val="superscript"/>
        </w:rPr>
        <w:t>15</w:t>
      </w:r>
      <w:r w:rsidR="00925DAB" w:rsidRPr="00EC1037">
        <w:fldChar w:fldCharType="end"/>
      </w:r>
      <w:r w:rsidR="001967D4" w:rsidRPr="00EC1037">
        <w:t>, ribonucleoprotein-loaded LNPs</w:t>
      </w:r>
      <w:r w:rsidR="001231FC" w:rsidRPr="00EC1037">
        <w:fldChar w:fldCharType="begin">
          <w:fldData xml:space="preserve">PEVuZE5vdGU+PENpdGU+PEF1dGhvcj5TdXp1a2k8L0F1dGhvcj48WWVhcj4yMDIwPC9ZZWFyPjxS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</w:fldData>
        </w:fldChar>
      </w:r>
      <w:r w:rsidR="00931F32" w:rsidRPr="00EC1037">
        <w:instrText xml:space="preserve"> ADDIN EN.CITE </w:instrText>
      </w:r>
      <w:r w:rsidR="00931F32" w:rsidRPr="00EC1037">
        <w:fldChar w:fldCharType="begin">
          <w:fldData xml:space="preserve">PEVuZE5vdGU+PENpdGU+PEF1dGhvcj5TdXp1a2k8L0F1dGhvcj48WWVhcj4yMDIwPC9ZZWFyPjxS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</w:fldData>
        </w:fldChar>
      </w:r>
      <w:r w:rsidR="00931F32" w:rsidRPr="00EC1037">
        <w:instrText xml:space="preserve"> ADDIN EN.CITE.DATA </w:instrText>
      </w:r>
      <w:r w:rsidR="00931F32" w:rsidRPr="00EC1037">
        <w:fldChar w:fldCharType="end"/>
      </w:r>
      <w:r w:rsidR="001231FC" w:rsidRPr="00EC1037">
        <w:fldChar w:fldCharType="separate"/>
      </w:r>
      <w:r w:rsidR="00931F32" w:rsidRPr="00EC1037">
        <w:rPr>
          <w:noProof/>
          <w:vertAlign w:val="superscript"/>
        </w:rPr>
        <w:t>16</w:t>
      </w:r>
      <w:r w:rsidR="001231FC" w:rsidRPr="00EC1037">
        <w:fldChar w:fldCharType="end"/>
      </w:r>
      <w:r w:rsidR="001967D4" w:rsidRPr="00EC1037">
        <w:t>, and exosome-like LNPs</w:t>
      </w:r>
      <w:r w:rsidR="001231FC" w:rsidRPr="00EC1037">
        <w:fldChar w:fldCharType="begin">
          <w:fldData xml:space="preserve">PEVuZE5vdGU+PENpdGU+PEF1dGhvcj5LaW11cmE8L0F1dGhvcj48WWVhcj4yMDIxPC9ZZWFyPjxS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</w:fldData>
        </w:fldChar>
      </w:r>
      <w:r w:rsidR="00931F32" w:rsidRPr="00EC1037">
        <w:instrText xml:space="preserve"> ADDIN EN.CITE </w:instrText>
      </w:r>
      <w:r w:rsidR="00931F32" w:rsidRPr="00EC1037">
        <w:fldChar w:fldCharType="begin">
          <w:fldData xml:space="preserve">PEVuZE5vdGU+PENpdGU+PEF1dGhvcj5LaW11cmE8L0F1dGhvcj48WWVhcj4yMDIxPC9ZZWFyPjxS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</w:fldData>
        </w:fldChar>
      </w:r>
      <w:r w:rsidR="00931F32" w:rsidRPr="00EC1037">
        <w:instrText xml:space="preserve"> ADDIN EN.CITE.DATA </w:instrText>
      </w:r>
      <w:r w:rsidR="00931F32" w:rsidRPr="00EC1037">
        <w:fldChar w:fldCharType="end"/>
      </w:r>
      <w:r w:rsidR="001231FC" w:rsidRPr="00EC1037">
        <w:fldChar w:fldCharType="separate"/>
      </w:r>
      <w:r w:rsidR="00931F32" w:rsidRPr="00EC1037">
        <w:rPr>
          <w:noProof/>
          <w:vertAlign w:val="superscript"/>
        </w:rPr>
        <w:t>17</w:t>
      </w:r>
      <w:r w:rsidR="001231FC" w:rsidRPr="00EC1037">
        <w:fldChar w:fldCharType="end"/>
      </w:r>
      <w:r w:rsidR="001967D4" w:rsidRPr="00EC1037">
        <w:t>.</w:t>
      </w:r>
      <w:r w:rsidR="00BD64AD" w:rsidRPr="00EC1037">
        <w:t xml:space="preserve"> </w:t>
      </w:r>
      <w:r w:rsidRPr="00EC1037">
        <w:t>T</w:t>
      </w:r>
      <w:r w:rsidR="00A04E62" w:rsidRPr="00EC1037">
        <w:t>h</w:t>
      </w:r>
      <w:r w:rsidRPr="00EC1037">
        <w:t xml:space="preserve">e aim of this paper is </w:t>
      </w:r>
      <w:r w:rsidR="0048534A" w:rsidRPr="00EC1037">
        <w:t xml:space="preserve">to introduce </w:t>
      </w:r>
      <w:r w:rsidR="00BD64AD" w:rsidRPr="00EC1037">
        <w:t>the fabrication</w:t>
      </w:r>
      <w:r w:rsidR="0048534A" w:rsidRPr="00EC1037">
        <w:t xml:space="preserve"> and</w:t>
      </w:r>
      <w:r w:rsidR="00BD64AD" w:rsidRPr="00EC1037">
        <w:rPr>
          <w:color w:val="FF0000"/>
        </w:rPr>
        <w:t xml:space="preserve"> </w:t>
      </w:r>
      <w:proofErr w:type="gramStart"/>
      <w:r w:rsidR="0064290D" w:rsidRPr="00EC1037">
        <w:t>siRNA-loaded</w:t>
      </w:r>
      <w:proofErr w:type="gramEnd"/>
      <w:r w:rsidR="0064290D" w:rsidRPr="00EC1037">
        <w:t xml:space="preserve"> </w:t>
      </w:r>
      <w:r w:rsidR="00BD64AD" w:rsidRPr="00EC1037">
        <w:t xml:space="preserve">LNP production process of the </w:t>
      </w:r>
      <w:proofErr w:type="spellStart"/>
      <w:r w:rsidR="00BD64AD" w:rsidRPr="00EC1037">
        <w:t>iLiNP</w:t>
      </w:r>
      <w:proofErr w:type="spellEnd"/>
      <w:r w:rsidR="00BD64AD" w:rsidRPr="00EC1037">
        <w:t xml:space="preserve"> device and </w:t>
      </w:r>
      <w:r w:rsidR="0048534A" w:rsidRPr="00EC1037">
        <w:t xml:space="preserve">describe </w:t>
      </w:r>
      <w:r w:rsidR="00BD64AD" w:rsidRPr="00EC1037">
        <w:t xml:space="preserve">the LNP evaluation process produced by the </w:t>
      </w:r>
      <w:proofErr w:type="spellStart"/>
      <w:r w:rsidR="00BD64AD" w:rsidRPr="00EC1037">
        <w:t>iLiNP</w:t>
      </w:r>
      <w:proofErr w:type="spellEnd"/>
      <w:r w:rsidR="00BD64AD" w:rsidRPr="00EC1037">
        <w:t xml:space="preserve"> device.</w:t>
      </w:r>
    </w:p>
    <w:p w14:paraId="48BA6B0A" w14:textId="77777777" w:rsidR="006E4797" w:rsidRPr="00EC1037" w:rsidRDefault="006E4797" w:rsidP="00EC1037">
      <w:pPr>
        <w:rPr>
          <w:b/>
        </w:rPr>
      </w:pPr>
    </w:p>
    <w:p w14:paraId="32A92E82" w14:textId="76ABA529" w:rsidR="006E4797" w:rsidRPr="00EC1037" w:rsidRDefault="00551D82" w:rsidP="00EC1037">
      <w:r w:rsidRPr="00EC1037">
        <w:rPr>
          <w:b/>
        </w:rPr>
        <w:t>PROTOCOL:</w:t>
      </w:r>
    </w:p>
    <w:p w14:paraId="5AF2B95E" w14:textId="77777777" w:rsidR="005552F1" w:rsidRPr="00EC1037" w:rsidRDefault="005552F1" w:rsidP="00EC1037">
      <w:pPr>
        <w:rPr>
          <w:b/>
          <w:bCs/>
        </w:rPr>
      </w:pPr>
    </w:p>
    <w:p w14:paraId="0FD29FB1" w14:textId="62C9444F" w:rsidR="00F302A7" w:rsidRPr="00EC1037" w:rsidRDefault="00F302A7" w:rsidP="00E93901">
      <w:pPr>
        <w:jc w:val="left"/>
        <w:rPr>
          <w:b/>
          <w:bCs/>
        </w:rPr>
      </w:pPr>
      <w:r w:rsidRPr="00EC1037">
        <w:rPr>
          <w:b/>
          <w:bCs/>
        </w:rPr>
        <w:t>1.</w:t>
      </w:r>
      <w:r w:rsidR="002F567B">
        <w:rPr>
          <w:b/>
          <w:bCs/>
        </w:rPr>
        <w:tab/>
      </w:r>
      <w:r w:rsidRPr="00EC1037">
        <w:rPr>
          <w:b/>
          <w:bCs/>
        </w:rPr>
        <w:t xml:space="preserve">Fabrication of the </w:t>
      </w:r>
      <w:proofErr w:type="spellStart"/>
      <w:r w:rsidRPr="00EC1037">
        <w:rPr>
          <w:b/>
          <w:bCs/>
        </w:rPr>
        <w:t>iLiNP</w:t>
      </w:r>
      <w:proofErr w:type="spellEnd"/>
      <w:r w:rsidRPr="00EC1037">
        <w:rPr>
          <w:b/>
          <w:bCs/>
        </w:rPr>
        <w:t xml:space="preserve"> device</w:t>
      </w:r>
    </w:p>
    <w:p w14:paraId="6C8195D0" w14:textId="7CC37158" w:rsidR="005552F1" w:rsidRPr="00EC1037" w:rsidRDefault="005552F1" w:rsidP="00E93901">
      <w:pPr>
        <w:jc w:val="left"/>
      </w:pPr>
    </w:p>
    <w:p w14:paraId="1E44F570" w14:textId="261C7CAB" w:rsidR="00F302A7" w:rsidRPr="00EC1037" w:rsidRDefault="005552F1" w:rsidP="00E93901">
      <w:pPr>
        <w:jc w:val="left"/>
      </w:pPr>
      <w:r w:rsidRPr="00EC1037">
        <w:t xml:space="preserve">NOTE: </w:t>
      </w:r>
      <w:r w:rsidR="00F302A7" w:rsidRPr="00EC1037">
        <w:t xml:space="preserve">The </w:t>
      </w:r>
      <w:proofErr w:type="spellStart"/>
      <w:r w:rsidR="00F302A7" w:rsidRPr="00EC1037">
        <w:t>iLiNP</w:t>
      </w:r>
      <w:proofErr w:type="spellEnd"/>
      <w:r w:rsidR="00F302A7" w:rsidRPr="00EC1037">
        <w:t xml:space="preserve"> device is fabricated using the standard soft lithography method</w:t>
      </w:r>
      <w:r w:rsidR="00E90E1C" w:rsidRPr="00EC1037">
        <w:fldChar w:fldCharType="begin"/>
      </w:r>
      <w:r w:rsidR="00931F32" w:rsidRPr="00EC1037">
        <w:instrText xml:space="preserve"> ADDIN EN.CITE &lt;EndNote&gt;&lt;Cite&gt;&lt;Author&gt;Tao Deng&lt;/Author&gt;&lt;Year&gt;2000&lt;/Year&gt;&lt;RecNum&gt;174&lt;/RecNum&gt;&lt;IDText&gt;Prototyping of Masks, Masters, and Stamps/Molds for Soft Lithography Using an Office Printer and Photographic Reduction&lt;/IDText&gt;&lt;DisplayText&gt;&lt;style face="superscript"&gt;18&lt;/style&gt;&lt;/DisplayText&gt;&lt;record&gt;&lt;rec-number&gt;174&lt;/rec-number&gt;&lt;foreign-keys&gt;&lt;key app="EN" db-id="0vxfsxvri5e0pie9f2nvfed1xapffetvtaze" timestamp="1515504330" guid="c53f1f2a-a7bf-4618-bcc6-c87065fbab33"&gt;174&lt;/key&gt;&lt;/foreign-keys&gt;&lt;ref-type name="Journal Article"&gt;17&lt;/ref-type&gt;&lt;contributors&gt;&lt;authors&gt;&lt;author&gt;Tao Deng, Hongkai Wu, Scott T. Brittain, and George M. Whitesides&lt;/author&gt;&lt;/authors&gt;&lt;/contributors&gt;&lt;titles&gt;&lt;title&gt;Prototyping of Masks, Masters, and Stamps/Molds for Soft Lithography Using an Office Printer and Photographic Reduction&lt;/title&gt;&lt;secondary-title&gt;Anal Chem&lt;/secondary-title&gt;&lt;/titles&gt;&lt;periodical&gt;&lt;full-title&gt;Analytical Chemistry&lt;/full-title&gt;&lt;abbr-1&gt;Anal. Chem.&lt;/abbr-1&gt;&lt;abbr-2&gt;Anal Chem&lt;/abbr-2&gt;&lt;/periodical&gt;&lt;pages&gt;3176-3180&lt;/pages&gt;&lt;volume&gt;72&lt;/volume&gt;&lt;dates&gt;&lt;year&gt;2000&lt;/year&gt;&lt;/dates&gt;&lt;urls&gt;&lt;/urls&gt;&lt;/record&gt;&lt;/Cite&gt;&lt;/EndNote&gt;</w:instrText>
      </w:r>
      <w:r w:rsidR="00E90E1C" w:rsidRPr="00EC1037">
        <w:fldChar w:fldCharType="separate"/>
      </w:r>
      <w:r w:rsidR="00931F32" w:rsidRPr="00EC1037">
        <w:rPr>
          <w:noProof/>
          <w:vertAlign w:val="superscript"/>
        </w:rPr>
        <w:t>18</w:t>
      </w:r>
      <w:r w:rsidR="00E90E1C" w:rsidRPr="00EC1037">
        <w:fldChar w:fldCharType="end"/>
      </w:r>
      <w:r w:rsidR="00F302A7" w:rsidRPr="00EC1037">
        <w:t>. The detailed fabrication protocol was reported previously</w:t>
      </w:r>
      <w:r w:rsidR="00E90E1C" w:rsidRPr="00EC1037">
        <w:fldChar w:fldCharType="begin">
          <w:fldData xml:space="preserve">PEVuZE5vdGU+PENpdGU+PEF1dGhvcj5LaW11cmE8L0F1dGhvcj48WWVhcj4yMDE4PC9ZZWFyPjxS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==
</w:fldData>
        </w:fldChar>
      </w:r>
      <w:r w:rsidR="00931F32" w:rsidRPr="00EC1037">
        <w:instrText xml:space="preserve"> ADDIN EN.CITE </w:instrText>
      </w:r>
      <w:r w:rsidR="00931F32" w:rsidRPr="00EC1037">
        <w:fldChar w:fldCharType="begin">
          <w:fldData xml:space="preserve">PEVuZE5vdGU+PENpdGU+PEF1dGhvcj5LaW11cmE8L0F1dGhvcj48WWVhcj4yMDE4PC9ZZWFyPjxS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==
</w:fldData>
        </w:fldChar>
      </w:r>
      <w:r w:rsidR="00931F32" w:rsidRPr="00EC1037">
        <w:instrText xml:space="preserve"> ADDIN EN.CITE.DATA </w:instrText>
      </w:r>
      <w:r w:rsidR="00931F32" w:rsidRPr="00EC1037">
        <w:fldChar w:fldCharType="end"/>
      </w:r>
      <w:r w:rsidR="00E90E1C" w:rsidRPr="00EC1037">
        <w:fldChar w:fldCharType="separate"/>
      </w:r>
      <w:r w:rsidR="00931F32" w:rsidRPr="00EC1037">
        <w:rPr>
          <w:noProof/>
          <w:vertAlign w:val="superscript"/>
        </w:rPr>
        <w:t>10,13</w:t>
      </w:r>
      <w:r w:rsidR="00E90E1C" w:rsidRPr="00EC1037">
        <w:fldChar w:fldCharType="end"/>
      </w:r>
      <w:r w:rsidR="00F302A7" w:rsidRPr="00EC1037">
        <w:t>.</w:t>
      </w:r>
      <w:r w:rsidR="00E03CC5" w:rsidRPr="00EC1037">
        <w:br/>
      </w:r>
    </w:p>
    <w:p w14:paraId="56887CA3" w14:textId="0076B241" w:rsidR="00F302A7" w:rsidRPr="00C661BD" w:rsidRDefault="002F567B" w:rsidP="00041440">
      <w:pPr>
        <w:pStyle w:val="ListParagraph"/>
        <w:ind w:leftChars="0" w:left="0"/>
        <w:jc w:val="left"/>
      </w:pPr>
      <w:r>
        <w:t>1.1.</w:t>
      </w:r>
      <w:r>
        <w:tab/>
      </w:r>
      <w:r w:rsidR="00F302A7" w:rsidRPr="00C661BD">
        <w:t>SU-8 mold fabrication</w:t>
      </w:r>
    </w:p>
    <w:p w14:paraId="5DB7B8F7" w14:textId="77777777" w:rsidR="005552F1" w:rsidRPr="00EC1037" w:rsidRDefault="005552F1" w:rsidP="00E93901">
      <w:pPr>
        <w:pStyle w:val="ListParagraph"/>
        <w:ind w:leftChars="0" w:left="0"/>
        <w:jc w:val="left"/>
        <w:rPr>
          <w:b/>
          <w:bCs/>
        </w:rPr>
      </w:pPr>
    </w:p>
    <w:p w14:paraId="2BE4429B" w14:textId="04FD1F90" w:rsidR="00F10186" w:rsidRPr="00EC1037" w:rsidRDefault="00F302A7" w:rsidP="00E93901">
      <w:pPr>
        <w:pStyle w:val="ListParagraph"/>
        <w:numPr>
          <w:ilvl w:val="0"/>
          <w:numId w:val="13"/>
        </w:numPr>
        <w:ind w:leftChars="0" w:left="0" w:firstLine="0"/>
        <w:jc w:val="left"/>
      </w:pPr>
      <w:r w:rsidRPr="00EC1037">
        <w:t>Pour SU-8 3050 onto a 3-inch silicon wafer</w:t>
      </w:r>
      <w:r w:rsidR="0008213A" w:rsidRPr="00EC1037">
        <w:t xml:space="preserve">. Spin </w:t>
      </w:r>
      <w:proofErr w:type="gramStart"/>
      <w:r w:rsidR="0008213A" w:rsidRPr="00EC1037">
        <w:t>coat</w:t>
      </w:r>
      <w:proofErr w:type="gramEnd"/>
      <w:r w:rsidR="0008213A" w:rsidRPr="00EC1037">
        <w:t xml:space="preserve"> </w:t>
      </w:r>
      <w:r w:rsidRPr="00EC1037">
        <w:t>the silicon wafer to obtain a 100 µm</w:t>
      </w:r>
      <w:r w:rsidR="009835D3">
        <w:t xml:space="preserve"> </w:t>
      </w:r>
      <w:r w:rsidRPr="00EC1037">
        <w:t>thick SU-8 layer.</w:t>
      </w:r>
      <w:r w:rsidR="00E03CC5" w:rsidRPr="00EC1037">
        <w:br/>
      </w:r>
    </w:p>
    <w:p w14:paraId="58FBA6C0" w14:textId="137E011E" w:rsidR="00F10186" w:rsidRPr="00EC1037" w:rsidRDefault="00F302A7" w:rsidP="00E93901">
      <w:pPr>
        <w:pStyle w:val="ListParagraph"/>
        <w:numPr>
          <w:ilvl w:val="0"/>
          <w:numId w:val="13"/>
        </w:numPr>
        <w:ind w:leftChars="0" w:left="0" w:firstLine="0"/>
        <w:jc w:val="left"/>
      </w:pPr>
      <w:r w:rsidRPr="00EC1037">
        <w:t xml:space="preserve">Bake the silicon wafer </w:t>
      </w:r>
      <w:r w:rsidR="00D86B58" w:rsidRPr="00EC1037">
        <w:t xml:space="preserve">by placing on a </w:t>
      </w:r>
      <w:r w:rsidRPr="00EC1037">
        <w:t>hotplate at 65</w:t>
      </w:r>
      <w:r w:rsidR="00D86B58" w:rsidRPr="00EC1037">
        <w:t xml:space="preserve"> </w:t>
      </w:r>
      <w:r w:rsidRPr="00EC1037">
        <w:t>°C for 5 min and 95</w:t>
      </w:r>
      <w:r w:rsidR="00D86B58" w:rsidRPr="00EC1037">
        <w:t xml:space="preserve"> </w:t>
      </w:r>
      <w:r w:rsidRPr="00EC1037">
        <w:t>°C for 45 min.</w:t>
      </w:r>
      <w:r w:rsidR="00E03CC5" w:rsidRPr="00EC1037">
        <w:br/>
      </w:r>
    </w:p>
    <w:p w14:paraId="2AFA9C3B" w14:textId="0A2F90DC" w:rsidR="00F10186" w:rsidRPr="00EC1037" w:rsidRDefault="00F302A7" w:rsidP="00E93901">
      <w:pPr>
        <w:pStyle w:val="ListParagraph"/>
        <w:numPr>
          <w:ilvl w:val="0"/>
          <w:numId w:val="13"/>
        </w:numPr>
        <w:ind w:leftChars="0" w:left="0" w:firstLine="0"/>
        <w:jc w:val="left"/>
      </w:pPr>
      <w:r w:rsidRPr="00EC1037">
        <w:t xml:space="preserve">After baking, place the silicon wafer on </w:t>
      </w:r>
      <w:r w:rsidR="00AC4D41" w:rsidRPr="00EC1037">
        <w:t>the</w:t>
      </w:r>
      <w:r w:rsidRPr="00EC1037">
        <w:t xml:space="preserve"> stage of a desktop </w:t>
      </w:r>
      <w:proofErr w:type="spellStart"/>
      <w:r w:rsidRPr="00EC1037">
        <w:t>maskless</w:t>
      </w:r>
      <w:proofErr w:type="spellEnd"/>
      <w:r w:rsidRPr="00EC1037">
        <w:t xml:space="preserve"> lithography system.</w:t>
      </w:r>
      <w:r w:rsidR="00E03CC5" w:rsidRPr="00EC1037">
        <w:br/>
      </w:r>
    </w:p>
    <w:p w14:paraId="266C8F64" w14:textId="5354D5DB" w:rsidR="00F773A9" w:rsidRPr="00EC1037" w:rsidRDefault="00F302A7" w:rsidP="00E93901">
      <w:pPr>
        <w:pStyle w:val="ListParagraph"/>
        <w:numPr>
          <w:ilvl w:val="0"/>
          <w:numId w:val="13"/>
        </w:numPr>
        <w:ind w:leftChars="0" w:left="0" w:firstLine="0"/>
        <w:jc w:val="left"/>
      </w:pPr>
      <w:r w:rsidRPr="00EC1037">
        <w:t xml:space="preserve">Expose the silicon wafer </w:t>
      </w:r>
      <w:r w:rsidR="00AC4D41" w:rsidRPr="00EC1037">
        <w:t xml:space="preserve">to </w:t>
      </w:r>
      <w:r w:rsidRPr="00EC1037">
        <w:t>UV light at 365 nm for 1.5 s per one position.</w:t>
      </w:r>
    </w:p>
    <w:p w14:paraId="4D611EDE" w14:textId="77777777" w:rsidR="003B6C8F" w:rsidRPr="00EC1037" w:rsidRDefault="003B6C8F" w:rsidP="00E93901">
      <w:pPr>
        <w:pStyle w:val="ListParagraph"/>
        <w:ind w:leftChars="0" w:left="0"/>
        <w:jc w:val="left"/>
      </w:pPr>
    </w:p>
    <w:p w14:paraId="34B72074" w14:textId="3BFBFFEE" w:rsidR="00F10186" w:rsidRDefault="00F773A9" w:rsidP="00E93901">
      <w:pPr>
        <w:pStyle w:val="ListParagraph"/>
        <w:ind w:leftChars="0" w:left="0"/>
        <w:jc w:val="left"/>
        <w:rPr>
          <w:lang w:eastAsia="ja-JP"/>
        </w:rPr>
      </w:pPr>
      <w:r w:rsidRPr="00EC1037">
        <w:t xml:space="preserve">NOTE: </w:t>
      </w:r>
      <w:r w:rsidR="00247B35" w:rsidRPr="00EC1037">
        <w:t xml:space="preserve">A desktop </w:t>
      </w:r>
      <w:proofErr w:type="spellStart"/>
      <w:r w:rsidR="00247B35" w:rsidRPr="00EC1037">
        <w:t>maskless</w:t>
      </w:r>
      <w:proofErr w:type="spellEnd"/>
      <w:r w:rsidR="00247B35" w:rsidRPr="00EC1037">
        <w:t xml:space="preserve"> lithography system was used in this experiment. </w:t>
      </w:r>
      <w:r w:rsidRPr="00EC1037">
        <w:t xml:space="preserve">The system automatically exposes UV light at a </w:t>
      </w:r>
      <w:r w:rsidRPr="00EC1037">
        <w:rPr>
          <w:lang w:eastAsia="ja-JP"/>
        </w:rPr>
        <w:t>divided irradiation area (one position) of the microchannel.</w:t>
      </w:r>
    </w:p>
    <w:p w14:paraId="4D962A85" w14:textId="77777777" w:rsidR="00E77C5E" w:rsidRPr="00EC1037" w:rsidRDefault="00E77C5E" w:rsidP="00E93901">
      <w:pPr>
        <w:pStyle w:val="ListParagraph"/>
        <w:ind w:leftChars="0" w:left="0"/>
        <w:jc w:val="left"/>
      </w:pPr>
    </w:p>
    <w:p w14:paraId="35A69A95" w14:textId="742C0FF2" w:rsidR="00F10186" w:rsidRPr="00EC1037" w:rsidRDefault="00F302A7" w:rsidP="00E93901">
      <w:pPr>
        <w:pStyle w:val="ListParagraph"/>
        <w:numPr>
          <w:ilvl w:val="0"/>
          <w:numId w:val="13"/>
        </w:numPr>
        <w:ind w:leftChars="0" w:left="0" w:firstLine="0"/>
        <w:jc w:val="left"/>
      </w:pPr>
      <w:r w:rsidRPr="00EC1037">
        <w:t>After UV irradiation, bake the silicon wafer on the hotplate at 65</w:t>
      </w:r>
      <w:r w:rsidR="00D86B58" w:rsidRPr="00EC1037">
        <w:t xml:space="preserve"> </w:t>
      </w:r>
      <w:r w:rsidRPr="00EC1037">
        <w:t>°C for 1 min and 95</w:t>
      </w:r>
      <w:r w:rsidR="00F724CD" w:rsidRPr="00EC1037">
        <w:t xml:space="preserve"> </w:t>
      </w:r>
      <w:r w:rsidRPr="00EC1037">
        <w:t>°C for 5 min.</w:t>
      </w:r>
      <w:r w:rsidR="00E03CC5" w:rsidRPr="00EC1037">
        <w:br/>
      </w:r>
    </w:p>
    <w:p w14:paraId="60ECC6F7" w14:textId="73CB6240" w:rsidR="00F10186" w:rsidRPr="00EC1037" w:rsidRDefault="009568F0" w:rsidP="00E93901">
      <w:pPr>
        <w:pStyle w:val="ListParagraph"/>
        <w:numPr>
          <w:ilvl w:val="0"/>
          <w:numId w:val="13"/>
        </w:numPr>
        <w:ind w:leftChars="0" w:left="0" w:firstLine="0"/>
        <w:jc w:val="left"/>
      </w:pPr>
      <w:r>
        <w:t>Cool the silicon wafer</w:t>
      </w:r>
      <w:r w:rsidR="009835D3">
        <w:t>,</w:t>
      </w:r>
      <w:r>
        <w:t xml:space="preserve"> and</w:t>
      </w:r>
      <w:r w:rsidR="00F302A7" w:rsidRPr="00EC1037">
        <w:t xml:space="preserve"> </w:t>
      </w:r>
      <w:r w:rsidR="00E02BF3">
        <w:t xml:space="preserve">then </w:t>
      </w:r>
      <w:r w:rsidR="00F302A7" w:rsidRPr="00EC1037">
        <w:t>soak in a SU-8 developer for 15 min to remove unexposed SU-8.</w:t>
      </w:r>
      <w:r w:rsidR="00E03CC5" w:rsidRPr="00EC1037">
        <w:br/>
      </w:r>
    </w:p>
    <w:p w14:paraId="5354AD8A" w14:textId="7C978C01" w:rsidR="00F302A7" w:rsidRPr="00EC1037" w:rsidRDefault="00D86B58" w:rsidP="00E93901">
      <w:pPr>
        <w:pStyle w:val="ListParagraph"/>
        <w:numPr>
          <w:ilvl w:val="0"/>
          <w:numId w:val="13"/>
        </w:numPr>
        <w:ind w:leftChars="0" w:left="0" w:firstLine="0"/>
        <w:jc w:val="left"/>
      </w:pPr>
      <w:r w:rsidRPr="00EC1037">
        <w:t xml:space="preserve">Treat </w:t>
      </w:r>
      <w:r w:rsidR="00F302A7" w:rsidRPr="00EC1037">
        <w:t>the SU-8 mold with</w:t>
      </w:r>
      <w:r w:rsidR="00F302A7" w:rsidRPr="00EC1037">
        <w:rPr>
          <w:color w:val="FF0000"/>
        </w:rPr>
        <w:t xml:space="preserve"> </w:t>
      </w:r>
      <w:r w:rsidR="008F2244" w:rsidRPr="00EC1037">
        <w:t xml:space="preserve">vapor of </w:t>
      </w:r>
      <w:r w:rsidR="00E916BC" w:rsidRPr="00EC1037">
        <w:t>T</w:t>
      </w:r>
      <w:r w:rsidR="00F302A7" w:rsidRPr="00EC1037">
        <w:t>richloro(1H,1H,2H,2H-</w:t>
      </w:r>
      <w:proofErr w:type="gramStart"/>
      <w:r w:rsidR="00F302A7" w:rsidRPr="00EC1037">
        <w:t>perfluorooctyl)silane</w:t>
      </w:r>
      <w:proofErr w:type="gramEnd"/>
      <w:r w:rsidR="008F2244" w:rsidRPr="00EC1037">
        <w:t xml:space="preserve"> using a desiccator and vacuum pump</w:t>
      </w:r>
      <w:r w:rsidR="00F302A7" w:rsidRPr="00EC1037">
        <w:t>.</w:t>
      </w:r>
    </w:p>
    <w:p w14:paraId="094821FE" w14:textId="77777777" w:rsidR="00F10186" w:rsidRPr="00EC1037" w:rsidRDefault="00F10186" w:rsidP="00E93901">
      <w:pPr>
        <w:jc w:val="left"/>
      </w:pPr>
    </w:p>
    <w:p w14:paraId="729262FE" w14:textId="7DB07B0D" w:rsidR="00F302A7" w:rsidRPr="00C661BD" w:rsidRDefault="00F10186" w:rsidP="00E93901">
      <w:pPr>
        <w:jc w:val="left"/>
      </w:pPr>
      <w:r w:rsidRPr="00C661BD">
        <w:t>1.</w:t>
      </w:r>
      <w:r w:rsidR="00F302A7" w:rsidRPr="00C661BD">
        <w:t>2.</w:t>
      </w:r>
      <w:r w:rsidR="002F567B">
        <w:tab/>
      </w:r>
      <w:r w:rsidR="00F302A7" w:rsidRPr="00C661BD">
        <w:t xml:space="preserve">Fabrication of the </w:t>
      </w:r>
      <w:proofErr w:type="spellStart"/>
      <w:r w:rsidR="00F302A7" w:rsidRPr="00C661BD">
        <w:t>iLiNP</w:t>
      </w:r>
      <w:proofErr w:type="spellEnd"/>
      <w:r w:rsidR="00F302A7" w:rsidRPr="00C661BD">
        <w:t xml:space="preserve"> device</w:t>
      </w:r>
    </w:p>
    <w:p w14:paraId="72A13298" w14:textId="77777777" w:rsidR="005552F1" w:rsidRPr="00EC1037" w:rsidRDefault="005552F1" w:rsidP="00E93901">
      <w:pPr>
        <w:jc w:val="left"/>
        <w:rPr>
          <w:b/>
          <w:bCs/>
        </w:rPr>
      </w:pPr>
    </w:p>
    <w:p w14:paraId="2D6D5429" w14:textId="129E6AF8" w:rsidR="00F10186" w:rsidRPr="00EC1037" w:rsidRDefault="00F302A7" w:rsidP="00E93901">
      <w:pPr>
        <w:pStyle w:val="ListParagraph"/>
        <w:numPr>
          <w:ilvl w:val="0"/>
          <w:numId w:val="14"/>
        </w:numPr>
        <w:ind w:leftChars="0" w:left="0" w:firstLine="0"/>
        <w:jc w:val="left"/>
      </w:pPr>
      <w:r w:rsidRPr="00EC1037">
        <w:t xml:space="preserve">Mix </w:t>
      </w:r>
      <w:r w:rsidR="00D86B58" w:rsidRPr="00EC1037">
        <w:t xml:space="preserve">the </w:t>
      </w:r>
      <w:r w:rsidRPr="00EC1037">
        <w:t xml:space="preserve">silicone base and </w:t>
      </w:r>
      <w:r w:rsidR="00D86B58" w:rsidRPr="00EC1037">
        <w:t>polydimethylsiloxane</w:t>
      </w:r>
      <w:r w:rsidR="00AC4D41" w:rsidRPr="00EC1037">
        <w:t xml:space="preserve"> (PDMS)</w:t>
      </w:r>
      <w:r w:rsidR="00D86B58" w:rsidRPr="00EC1037">
        <w:t xml:space="preserve"> </w:t>
      </w:r>
      <w:r w:rsidRPr="00EC1037">
        <w:t xml:space="preserve">curing agent </w:t>
      </w:r>
      <w:r w:rsidR="00D86B58" w:rsidRPr="00EC1037">
        <w:t xml:space="preserve">in </w:t>
      </w:r>
      <w:r w:rsidR="00AC4D41" w:rsidRPr="00EC1037">
        <w:t xml:space="preserve">a </w:t>
      </w:r>
      <w:r w:rsidR="00D86B58" w:rsidRPr="00EC1037">
        <w:t xml:space="preserve">10:1 </w:t>
      </w:r>
      <w:r w:rsidRPr="00EC1037">
        <w:t>ratio (w/w).</w:t>
      </w:r>
      <w:r w:rsidR="00E03CC5" w:rsidRPr="00EC1037">
        <w:br/>
      </w:r>
    </w:p>
    <w:p w14:paraId="1852FE38" w14:textId="7CCE23DA" w:rsidR="00FD08BB" w:rsidRPr="00EC1037" w:rsidRDefault="00F302A7" w:rsidP="00E93901">
      <w:pPr>
        <w:pStyle w:val="ListParagraph"/>
        <w:numPr>
          <w:ilvl w:val="0"/>
          <w:numId w:val="14"/>
        </w:numPr>
        <w:ind w:leftChars="0" w:left="0" w:firstLine="0"/>
        <w:jc w:val="left"/>
      </w:pPr>
      <w:r w:rsidRPr="00EC1037">
        <w:t>Degas</w:t>
      </w:r>
      <w:r w:rsidR="00D86B58" w:rsidRPr="00EC1037">
        <w:t xml:space="preserve"> </w:t>
      </w:r>
      <w:r w:rsidRPr="00EC1037">
        <w:t>the mixture using a vacuum pump and desiccator.</w:t>
      </w:r>
      <w:r w:rsidR="00E03CC5" w:rsidRPr="00EC1037">
        <w:br/>
      </w:r>
    </w:p>
    <w:p w14:paraId="52546B9B" w14:textId="775F2673" w:rsidR="00F10186" w:rsidRPr="00EC1037" w:rsidRDefault="00FD08BB" w:rsidP="00E93901">
      <w:pPr>
        <w:pStyle w:val="ListParagraph"/>
        <w:ind w:leftChars="0" w:left="0"/>
        <w:jc w:val="left"/>
      </w:pPr>
      <w:r w:rsidRPr="00EC1037">
        <w:t>NOTE: PDMS was degassed using a vacuum pump for 10 min at room temperature.</w:t>
      </w:r>
    </w:p>
    <w:p w14:paraId="086EF6AB" w14:textId="77777777" w:rsidR="00FD08BB" w:rsidRPr="00EC1037" w:rsidRDefault="00FD08BB" w:rsidP="00E93901">
      <w:pPr>
        <w:pStyle w:val="ListParagraph"/>
        <w:ind w:leftChars="0" w:left="0"/>
        <w:jc w:val="left"/>
      </w:pPr>
    </w:p>
    <w:p w14:paraId="161C248D" w14:textId="5DE10DDC" w:rsidR="00F10186" w:rsidRPr="00EC1037" w:rsidRDefault="00F302A7" w:rsidP="00E93901">
      <w:pPr>
        <w:pStyle w:val="ListParagraph"/>
        <w:numPr>
          <w:ilvl w:val="0"/>
          <w:numId w:val="14"/>
        </w:numPr>
        <w:ind w:leftChars="0" w:left="0" w:firstLine="0"/>
        <w:jc w:val="left"/>
      </w:pPr>
      <w:r w:rsidRPr="00EC1037">
        <w:t xml:space="preserve">Pour the degassed PDMS onto the SU-8 mold in a </w:t>
      </w:r>
      <w:r w:rsidR="008557F5" w:rsidRPr="00EC1037">
        <w:t xml:space="preserve">100 mm </w:t>
      </w:r>
      <w:r w:rsidR="00D86B58" w:rsidRPr="00EC1037">
        <w:t xml:space="preserve">Petri </w:t>
      </w:r>
      <w:r w:rsidRPr="00EC1037">
        <w:t>dish</w:t>
      </w:r>
      <w:r w:rsidR="00C77385" w:rsidRPr="00EC1037">
        <w:t xml:space="preserve"> </w:t>
      </w:r>
      <w:r w:rsidR="00D86B58" w:rsidRPr="00EC1037">
        <w:t>up</w:t>
      </w:r>
      <w:r w:rsidR="006B7ABC">
        <w:t xml:space="preserve"> </w:t>
      </w:r>
      <w:r w:rsidR="00D86B58" w:rsidRPr="00EC1037">
        <w:t>to</w:t>
      </w:r>
      <w:r w:rsidR="00C77385" w:rsidRPr="00EC1037">
        <w:t xml:space="preserve"> 0.5 to 1</w:t>
      </w:r>
      <w:r w:rsidR="00D86B58" w:rsidRPr="00EC1037">
        <w:t xml:space="preserve"> </w:t>
      </w:r>
      <w:r w:rsidR="00C77385" w:rsidRPr="00EC1037">
        <w:t>cm thick</w:t>
      </w:r>
      <w:r w:rsidR="00D86B58" w:rsidRPr="00EC1037">
        <w:t>ness</w:t>
      </w:r>
      <w:r w:rsidR="00C77385" w:rsidRPr="00EC1037">
        <w:t>,</w:t>
      </w:r>
      <w:r w:rsidRPr="00EC1037">
        <w:t xml:space="preserve"> followed by baking in an oven at 80</w:t>
      </w:r>
      <w:r w:rsidR="00D86B58" w:rsidRPr="00EC1037">
        <w:t xml:space="preserve"> </w:t>
      </w:r>
      <w:r w:rsidRPr="00EC1037">
        <w:t xml:space="preserve">°C for </w:t>
      </w:r>
      <w:r w:rsidR="00D86B58" w:rsidRPr="00EC1037">
        <w:t xml:space="preserve">1 </w:t>
      </w:r>
      <w:r w:rsidRPr="00EC1037">
        <w:t>h.</w:t>
      </w:r>
      <w:r w:rsidR="008557F5" w:rsidRPr="00EC1037">
        <w:br/>
      </w:r>
    </w:p>
    <w:p w14:paraId="1B2EF26D" w14:textId="7FA447B5" w:rsidR="00F10186" w:rsidRPr="00EC1037" w:rsidRDefault="00B94DA4" w:rsidP="00E93901">
      <w:pPr>
        <w:pStyle w:val="ListParagraph"/>
        <w:numPr>
          <w:ilvl w:val="0"/>
          <w:numId w:val="14"/>
        </w:numPr>
        <w:ind w:leftChars="0" w:left="0" w:firstLine="0"/>
        <w:jc w:val="left"/>
      </w:pPr>
      <w:r>
        <w:t>Cool the mold</w:t>
      </w:r>
      <w:r w:rsidR="009835D3">
        <w:t>,</w:t>
      </w:r>
      <w:r w:rsidR="00783089">
        <w:t xml:space="preserve"> and then</w:t>
      </w:r>
      <w:r w:rsidR="00F302A7" w:rsidRPr="00EC1037">
        <w:t xml:space="preserve"> peel the PDMS substrate from the SU-8 mold</w:t>
      </w:r>
      <w:r w:rsidR="008F2244" w:rsidRPr="00EC1037">
        <w:t xml:space="preserve"> using a tweezer</w:t>
      </w:r>
      <w:r w:rsidR="00F302A7" w:rsidRPr="00EC1037">
        <w:t>.</w:t>
      </w:r>
      <w:r w:rsidR="00E03CC5" w:rsidRPr="00EC1037">
        <w:br/>
      </w:r>
    </w:p>
    <w:p w14:paraId="4322C9E7" w14:textId="039F17FF" w:rsidR="00F10186" w:rsidRPr="00EC1037" w:rsidRDefault="00F302A7" w:rsidP="00E93901">
      <w:pPr>
        <w:pStyle w:val="ListParagraph"/>
        <w:numPr>
          <w:ilvl w:val="0"/>
          <w:numId w:val="14"/>
        </w:numPr>
        <w:ind w:leftChars="0" w:left="0" w:firstLine="0"/>
        <w:jc w:val="left"/>
      </w:pPr>
      <w:r w:rsidRPr="00EC1037">
        <w:t xml:space="preserve">Punch </w:t>
      </w:r>
      <w:r w:rsidR="009835D3">
        <w:t>three</w:t>
      </w:r>
      <w:r w:rsidR="009835D3" w:rsidRPr="00EC1037">
        <w:t xml:space="preserve"> </w:t>
      </w:r>
      <w:r w:rsidRPr="00EC1037">
        <w:t>holes</w:t>
      </w:r>
      <w:r w:rsidR="00E916BC" w:rsidRPr="00EC1037">
        <w:t xml:space="preserve"> (0.5 mm)</w:t>
      </w:r>
      <w:r w:rsidRPr="00EC1037">
        <w:t xml:space="preserve"> in the PDMS substrate. </w:t>
      </w:r>
      <w:r w:rsidR="00D86B58" w:rsidRPr="00EC1037">
        <w:t xml:space="preserve">Bond the </w:t>
      </w:r>
      <w:r w:rsidRPr="00EC1037">
        <w:t xml:space="preserve">PDMS substrate and a glass </w:t>
      </w:r>
      <w:r w:rsidR="00E916BC" w:rsidRPr="00EC1037">
        <w:t>slide</w:t>
      </w:r>
      <w:r w:rsidRPr="00EC1037">
        <w:t xml:space="preserve"> using an oxygen plasma cleaner to </w:t>
      </w:r>
      <w:r w:rsidR="00E916BC" w:rsidRPr="00EC1037">
        <w:t xml:space="preserve">build an </w:t>
      </w:r>
      <w:proofErr w:type="spellStart"/>
      <w:r w:rsidRPr="00EC1037">
        <w:t>iLiNP</w:t>
      </w:r>
      <w:proofErr w:type="spellEnd"/>
      <w:r w:rsidRPr="00EC1037">
        <w:t xml:space="preserve"> device</w:t>
      </w:r>
      <w:r w:rsidR="00E916BC" w:rsidRPr="00EC1037">
        <w:t xml:space="preserve"> (see</w:t>
      </w:r>
      <w:r w:rsidR="00E916BC" w:rsidRPr="00EC1037">
        <w:rPr>
          <w:b/>
          <w:bCs/>
        </w:rPr>
        <w:t xml:space="preserve"> Figure 1</w:t>
      </w:r>
      <w:r w:rsidR="00E916BC" w:rsidRPr="00EC1037">
        <w:t>)</w:t>
      </w:r>
      <w:r w:rsidR="008F2244" w:rsidRPr="00EC1037">
        <w:fldChar w:fldCharType="begin">
          <w:fldData xml:space="preserve">PEVuZE5vdGU+PENpdGU+PEF1dGhvcj5LaW11cmE8L0F1dGhvcj48WWVhcj4yMDE4PC9ZZWFyPjxS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==
</w:fldData>
        </w:fldChar>
      </w:r>
      <w:r w:rsidR="008F2244" w:rsidRPr="00EC1037">
        <w:instrText xml:space="preserve"> ADDIN EN.CITE </w:instrText>
      </w:r>
      <w:r w:rsidR="008F2244" w:rsidRPr="00EC1037">
        <w:fldChar w:fldCharType="begin">
          <w:fldData xml:space="preserve">PEVuZE5vdGU+PENpdGU+PEF1dGhvcj5LaW11cmE8L0F1dGhvcj48WWVhcj4yMDE4PC9ZZWFyPjxS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==
</w:fldData>
        </w:fldChar>
      </w:r>
      <w:r w:rsidR="008F2244" w:rsidRPr="00EC1037">
        <w:instrText xml:space="preserve"> ADDIN EN.CITE.DATA </w:instrText>
      </w:r>
      <w:r w:rsidR="008F2244" w:rsidRPr="00EC1037">
        <w:fldChar w:fldCharType="end"/>
      </w:r>
      <w:r w:rsidR="008F2244" w:rsidRPr="00EC1037">
        <w:fldChar w:fldCharType="separate"/>
      </w:r>
      <w:r w:rsidR="008F2244" w:rsidRPr="00EC1037">
        <w:rPr>
          <w:noProof/>
          <w:vertAlign w:val="superscript"/>
        </w:rPr>
        <w:t>13</w:t>
      </w:r>
      <w:r w:rsidR="008F2244" w:rsidRPr="00EC1037">
        <w:fldChar w:fldCharType="end"/>
      </w:r>
      <w:r w:rsidRPr="00EC1037">
        <w:t>.</w:t>
      </w:r>
      <w:r w:rsidR="00E03CC5" w:rsidRPr="00EC1037">
        <w:br/>
      </w:r>
    </w:p>
    <w:p w14:paraId="7D1780AD" w14:textId="020D65BE" w:rsidR="005552F1" w:rsidRPr="00EC1037" w:rsidRDefault="00F302A7" w:rsidP="00E93901">
      <w:pPr>
        <w:pStyle w:val="ListParagraph"/>
        <w:numPr>
          <w:ilvl w:val="0"/>
          <w:numId w:val="14"/>
        </w:numPr>
        <w:ind w:leftChars="0" w:left="0" w:firstLine="0"/>
        <w:jc w:val="left"/>
        <w:rPr>
          <w:lang w:eastAsia="ja-JP"/>
        </w:rPr>
      </w:pPr>
      <w:r w:rsidRPr="00EC1037">
        <w:t xml:space="preserve">Connect </w:t>
      </w:r>
      <w:r w:rsidR="009835D3">
        <w:t>three</w:t>
      </w:r>
      <w:r w:rsidR="009835D3" w:rsidRPr="00EC1037">
        <w:t xml:space="preserve"> </w:t>
      </w:r>
      <w:r w:rsidRPr="00EC1037">
        <w:t xml:space="preserve">PEEK capillaries </w:t>
      </w:r>
      <w:r w:rsidR="000F06FF" w:rsidRPr="00EC1037">
        <w:t xml:space="preserve">(I.D. 0.3 mm, O.D. 0.5 mm) </w:t>
      </w:r>
      <w:r w:rsidRPr="00EC1037">
        <w:t xml:space="preserve">to the inlets and outlet of the </w:t>
      </w:r>
      <w:proofErr w:type="spellStart"/>
      <w:r w:rsidRPr="00EC1037">
        <w:t>iLiNP</w:t>
      </w:r>
      <w:proofErr w:type="spellEnd"/>
      <w:r w:rsidRPr="00EC1037">
        <w:t xml:space="preserve"> device and cure with a superglue.</w:t>
      </w:r>
      <w:r w:rsidR="000F06FF" w:rsidRPr="00EC1037">
        <w:br/>
      </w:r>
    </w:p>
    <w:p w14:paraId="1D633C4E" w14:textId="4FF0E993" w:rsidR="00F302A7" w:rsidRPr="00EC1037" w:rsidRDefault="00D86B58" w:rsidP="00E93901">
      <w:pPr>
        <w:pStyle w:val="ListParagraph"/>
        <w:ind w:leftChars="0" w:left="0"/>
        <w:jc w:val="left"/>
        <w:rPr>
          <w:lang w:eastAsia="ja-JP"/>
        </w:rPr>
      </w:pPr>
      <w:r w:rsidRPr="00EC1037">
        <w:t>NOTE</w:t>
      </w:r>
      <w:r w:rsidR="000F06FF" w:rsidRPr="00EC1037">
        <w:t xml:space="preserve">: </w:t>
      </w:r>
      <w:r w:rsidR="000F06FF" w:rsidRPr="00EC1037">
        <w:rPr>
          <w:lang w:eastAsia="ja-JP"/>
        </w:rPr>
        <w:t xml:space="preserve">The length of the PEEK capillaries </w:t>
      </w:r>
      <w:r w:rsidRPr="00EC1037">
        <w:rPr>
          <w:lang w:eastAsia="ja-JP"/>
        </w:rPr>
        <w:t xml:space="preserve">is </w:t>
      </w:r>
      <w:r w:rsidR="000F06FF" w:rsidRPr="00EC1037">
        <w:rPr>
          <w:lang w:eastAsia="ja-JP"/>
        </w:rPr>
        <w:t>adjustable</w:t>
      </w:r>
      <w:r w:rsidR="00F773A9" w:rsidRPr="00EC1037">
        <w:rPr>
          <w:lang w:eastAsia="ja-JP"/>
        </w:rPr>
        <w:t xml:space="preserve"> and depends on the experiment</w:t>
      </w:r>
      <w:r w:rsidR="000F06FF" w:rsidRPr="00EC1037">
        <w:rPr>
          <w:lang w:eastAsia="ja-JP"/>
        </w:rPr>
        <w:t>.</w:t>
      </w:r>
    </w:p>
    <w:p w14:paraId="6099493C" w14:textId="77777777" w:rsidR="00F10186" w:rsidRPr="00EC1037" w:rsidRDefault="00F10186" w:rsidP="00E93901">
      <w:pPr>
        <w:jc w:val="left"/>
      </w:pPr>
    </w:p>
    <w:p w14:paraId="030D5009" w14:textId="5704E37E" w:rsidR="00F302A7" w:rsidRPr="00EC1037" w:rsidRDefault="00F10186" w:rsidP="00E93901">
      <w:pPr>
        <w:jc w:val="left"/>
        <w:rPr>
          <w:b/>
          <w:bCs/>
          <w:highlight w:val="yellow"/>
        </w:rPr>
      </w:pPr>
      <w:r w:rsidRPr="00EC1037">
        <w:rPr>
          <w:b/>
          <w:bCs/>
          <w:highlight w:val="yellow"/>
        </w:rPr>
        <w:t>2</w:t>
      </w:r>
      <w:r w:rsidR="00F302A7" w:rsidRPr="00EC1037">
        <w:rPr>
          <w:b/>
          <w:bCs/>
          <w:highlight w:val="yellow"/>
        </w:rPr>
        <w:t>.</w:t>
      </w:r>
      <w:r w:rsidR="002F567B">
        <w:rPr>
          <w:b/>
          <w:bCs/>
          <w:highlight w:val="yellow"/>
        </w:rPr>
        <w:tab/>
      </w:r>
      <w:r w:rsidR="00F302A7" w:rsidRPr="00EC1037">
        <w:rPr>
          <w:b/>
          <w:bCs/>
          <w:highlight w:val="yellow"/>
        </w:rPr>
        <w:t>Preparation of lipid solutions</w:t>
      </w:r>
    </w:p>
    <w:p w14:paraId="161083BC" w14:textId="77777777" w:rsidR="005552F1" w:rsidRPr="00EC1037" w:rsidRDefault="005552F1" w:rsidP="00E93901">
      <w:pPr>
        <w:pStyle w:val="ListParagraph"/>
        <w:ind w:leftChars="0" w:left="0"/>
        <w:jc w:val="left"/>
        <w:rPr>
          <w:highlight w:val="yellow"/>
        </w:rPr>
      </w:pPr>
    </w:p>
    <w:p w14:paraId="363ECB88" w14:textId="6A2F8910" w:rsidR="00F10186" w:rsidRPr="00EC1037" w:rsidRDefault="00F302A7" w:rsidP="00E93901">
      <w:pPr>
        <w:pStyle w:val="ListParagraph"/>
        <w:numPr>
          <w:ilvl w:val="0"/>
          <w:numId w:val="15"/>
        </w:numPr>
        <w:ind w:leftChars="0" w:left="0" w:firstLine="0"/>
        <w:jc w:val="left"/>
        <w:rPr>
          <w:highlight w:val="yellow"/>
        </w:rPr>
      </w:pPr>
      <w:r w:rsidRPr="00EC1037">
        <w:rPr>
          <w:highlight w:val="yellow"/>
        </w:rPr>
        <w:t xml:space="preserve">Prepare lipid/ethanol solutions: 13.4 mM 1-palmitoyl-2-oleoyl-sn-glycero-3-phosphocholine (POPC), 10 mM 1,2-Distearoyl-sn-glycero-3-phosphocholine (DSPC), 20 mM 1,2-dioleoyloxy-3-trimethylammonium propane (DOTAP), 5 mM 1,2-dimyristoyl-rac-glycero-3-methoxypolyethylene glycol-2000 (DMG-PEG2k), and 20 mM cholesterol. </w:t>
      </w:r>
      <w:r w:rsidR="003967D5" w:rsidRPr="00EC1037">
        <w:rPr>
          <w:highlight w:val="yellow"/>
        </w:rPr>
        <w:t xml:space="preserve">Store the </w:t>
      </w:r>
      <w:r w:rsidRPr="00EC1037">
        <w:rPr>
          <w:highlight w:val="yellow"/>
        </w:rPr>
        <w:t>stock solutions at -20</w:t>
      </w:r>
      <w:r w:rsidR="00E33C97" w:rsidRPr="00EC1037">
        <w:rPr>
          <w:highlight w:val="yellow"/>
        </w:rPr>
        <w:t xml:space="preserve"> </w:t>
      </w:r>
      <w:r w:rsidRPr="00EC1037">
        <w:rPr>
          <w:highlight w:val="yellow"/>
        </w:rPr>
        <w:t>°C prior to the experiment.</w:t>
      </w:r>
      <w:r w:rsidR="00E03CC5" w:rsidRPr="00EC1037">
        <w:rPr>
          <w:highlight w:val="yellow"/>
        </w:rPr>
        <w:br/>
      </w:r>
    </w:p>
    <w:p w14:paraId="6DF1842C" w14:textId="375E0214" w:rsidR="00F302A7" w:rsidRPr="00EC1037" w:rsidRDefault="00F302A7" w:rsidP="00E93901">
      <w:pPr>
        <w:pStyle w:val="ListParagraph"/>
        <w:numPr>
          <w:ilvl w:val="0"/>
          <w:numId w:val="15"/>
        </w:numPr>
        <w:ind w:leftChars="0" w:left="0" w:firstLine="0"/>
        <w:jc w:val="left"/>
      </w:pPr>
      <w:r w:rsidRPr="00EC1037">
        <w:rPr>
          <w:highlight w:val="yellow"/>
        </w:rPr>
        <w:t xml:space="preserve">To produce the siRNA-loaded LNPs, mix DOTAP, DSPC, cholesterol, and </w:t>
      </w:r>
      <w:r w:rsidR="00AC4D41" w:rsidRPr="00EC1037">
        <w:rPr>
          <w:highlight w:val="yellow"/>
        </w:rPr>
        <w:t>DMG-PEG</w:t>
      </w:r>
      <w:r w:rsidRPr="00EC1037">
        <w:rPr>
          <w:highlight w:val="yellow"/>
        </w:rPr>
        <w:t xml:space="preserve">2k solutions at a molar ratio of 50/10/38.5/1.5. The total lipid concentration is adjusted </w:t>
      </w:r>
      <w:r w:rsidR="00E33C97" w:rsidRPr="00EC1037">
        <w:rPr>
          <w:highlight w:val="yellow"/>
        </w:rPr>
        <w:t xml:space="preserve">to </w:t>
      </w:r>
      <w:r w:rsidRPr="00EC1037">
        <w:rPr>
          <w:highlight w:val="yellow"/>
        </w:rPr>
        <w:t xml:space="preserve">8 </w:t>
      </w:r>
      <w:proofErr w:type="spellStart"/>
      <w:r w:rsidRPr="00EC1037">
        <w:rPr>
          <w:highlight w:val="yellow"/>
        </w:rPr>
        <w:t>mM.</w:t>
      </w:r>
      <w:proofErr w:type="spellEnd"/>
    </w:p>
    <w:p w14:paraId="333FF549" w14:textId="77777777" w:rsidR="00F10186" w:rsidRPr="00EC1037" w:rsidRDefault="00F10186" w:rsidP="00E93901">
      <w:pPr>
        <w:jc w:val="left"/>
      </w:pPr>
    </w:p>
    <w:p w14:paraId="656878DA" w14:textId="71983ED3" w:rsidR="00F302A7" w:rsidRPr="00EC1037" w:rsidRDefault="00F10186" w:rsidP="00E93901">
      <w:pPr>
        <w:jc w:val="left"/>
        <w:rPr>
          <w:b/>
          <w:bCs/>
          <w:highlight w:val="yellow"/>
        </w:rPr>
      </w:pPr>
      <w:r w:rsidRPr="00EC1037">
        <w:rPr>
          <w:b/>
          <w:bCs/>
          <w:highlight w:val="yellow"/>
        </w:rPr>
        <w:t>3</w:t>
      </w:r>
      <w:r w:rsidR="00F302A7" w:rsidRPr="00EC1037">
        <w:rPr>
          <w:b/>
          <w:bCs/>
          <w:highlight w:val="yellow"/>
        </w:rPr>
        <w:t>.</w:t>
      </w:r>
      <w:r w:rsidR="002F567B">
        <w:rPr>
          <w:b/>
          <w:bCs/>
          <w:highlight w:val="yellow"/>
        </w:rPr>
        <w:tab/>
      </w:r>
      <w:r w:rsidR="00F302A7" w:rsidRPr="00EC1037">
        <w:rPr>
          <w:b/>
          <w:bCs/>
          <w:highlight w:val="yellow"/>
        </w:rPr>
        <w:t>Preparation of aqueous solutions</w:t>
      </w:r>
    </w:p>
    <w:p w14:paraId="4A6132F6" w14:textId="77777777" w:rsidR="005552F1" w:rsidRPr="00EC1037" w:rsidRDefault="005552F1" w:rsidP="00E93901">
      <w:pPr>
        <w:pStyle w:val="ListParagraph"/>
        <w:ind w:leftChars="0" w:left="0"/>
        <w:jc w:val="left"/>
        <w:rPr>
          <w:highlight w:val="yellow"/>
        </w:rPr>
      </w:pPr>
    </w:p>
    <w:p w14:paraId="67685CB6" w14:textId="7C6B5167" w:rsidR="00F10186" w:rsidRPr="00EC1037" w:rsidRDefault="002F567B" w:rsidP="00041440">
      <w:pPr>
        <w:pStyle w:val="ListParagraph"/>
        <w:ind w:leftChars="0" w:left="0"/>
        <w:jc w:val="left"/>
        <w:rPr>
          <w:highlight w:val="yellow"/>
        </w:rPr>
      </w:pPr>
      <w:r>
        <w:rPr>
          <w:highlight w:val="yellow"/>
        </w:rPr>
        <w:t>3.1.</w:t>
      </w:r>
      <w:r>
        <w:rPr>
          <w:highlight w:val="yellow"/>
        </w:rPr>
        <w:tab/>
      </w:r>
      <w:r w:rsidR="00F302A7" w:rsidRPr="00EC1037">
        <w:rPr>
          <w:highlight w:val="yellow"/>
        </w:rPr>
        <w:t>Prepare aqueous solutions: 154 mM NaCl (saline), 25 mM acetate buffer at pH 4.0 using DNase/RNase-</w:t>
      </w:r>
      <w:r w:rsidR="00E33C97" w:rsidRPr="00EC1037">
        <w:rPr>
          <w:highlight w:val="yellow"/>
        </w:rPr>
        <w:t>free distilled water</w:t>
      </w:r>
      <w:r w:rsidR="00F302A7" w:rsidRPr="00EC1037">
        <w:rPr>
          <w:highlight w:val="yellow"/>
        </w:rPr>
        <w:t>.</w:t>
      </w:r>
      <w:r w:rsidR="00E03CC5" w:rsidRPr="00EC1037">
        <w:rPr>
          <w:highlight w:val="yellow"/>
        </w:rPr>
        <w:br/>
      </w:r>
    </w:p>
    <w:p w14:paraId="094636A5" w14:textId="78AF24A0" w:rsidR="00F302A7" w:rsidRPr="00EC1037" w:rsidRDefault="002F567B" w:rsidP="00041440">
      <w:pPr>
        <w:pStyle w:val="ListParagraph"/>
        <w:ind w:leftChars="0" w:left="0"/>
        <w:jc w:val="left"/>
        <w:rPr>
          <w:highlight w:val="yellow"/>
        </w:rPr>
      </w:pPr>
      <w:r>
        <w:rPr>
          <w:highlight w:val="yellow"/>
        </w:rPr>
        <w:t>3.2.</w:t>
      </w:r>
      <w:r>
        <w:rPr>
          <w:highlight w:val="yellow"/>
        </w:rPr>
        <w:tab/>
      </w:r>
      <w:r w:rsidR="00F302A7" w:rsidRPr="00EC1037">
        <w:rPr>
          <w:highlight w:val="yellow"/>
        </w:rPr>
        <w:t>Filter the solutions through 0.2 µm</w:t>
      </w:r>
      <w:r w:rsidR="009835D3">
        <w:rPr>
          <w:highlight w:val="yellow"/>
        </w:rPr>
        <w:t xml:space="preserve"> </w:t>
      </w:r>
      <w:r w:rsidR="00F302A7" w:rsidRPr="00EC1037">
        <w:rPr>
          <w:highlight w:val="yellow"/>
        </w:rPr>
        <w:t>sized membrane filters or syringe filters.</w:t>
      </w:r>
    </w:p>
    <w:p w14:paraId="3F62FC51" w14:textId="77777777" w:rsidR="00F10186" w:rsidRPr="00EC1037" w:rsidRDefault="00F10186" w:rsidP="00E93901">
      <w:pPr>
        <w:jc w:val="left"/>
        <w:rPr>
          <w:highlight w:val="yellow"/>
        </w:rPr>
      </w:pPr>
    </w:p>
    <w:p w14:paraId="65AB0E1D" w14:textId="721D179E" w:rsidR="00F302A7" w:rsidRPr="00EC1037" w:rsidRDefault="00F10186" w:rsidP="00E93901">
      <w:pPr>
        <w:jc w:val="left"/>
        <w:rPr>
          <w:b/>
          <w:bCs/>
          <w:highlight w:val="yellow"/>
        </w:rPr>
      </w:pPr>
      <w:r w:rsidRPr="00EC1037">
        <w:rPr>
          <w:b/>
          <w:bCs/>
          <w:highlight w:val="yellow"/>
        </w:rPr>
        <w:t>4</w:t>
      </w:r>
      <w:r w:rsidR="00F302A7" w:rsidRPr="00EC1037">
        <w:rPr>
          <w:b/>
          <w:bCs/>
          <w:highlight w:val="yellow"/>
        </w:rPr>
        <w:t>.</w:t>
      </w:r>
      <w:r w:rsidR="002F567B">
        <w:rPr>
          <w:b/>
          <w:bCs/>
          <w:highlight w:val="yellow"/>
        </w:rPr>
        <w:tab/>
      </w:r>
      <w:r w:rsidR="00F302A7" w:rsidRPr="00EC1037">
        <w:rPr>
          <w:b/>
          <w:bCs/>
          <w:highlight w:val="yellow"/>
        </w:rPr>
        <w:t>Preparation of the siRNA/buffer solution</w:t>
      </w:r>
    </w:p>
    <w:p w14:paraId="39B03995" w14:textId="77777777" w:rsidR="005552F1" w:rsidRPr="00EC1037" w:rsidRDefault="005552F1" w:rsidP="00E93901">
      <w:pPr>
        <w:pStyle w:val="ListParagraph"/>
        <w:ind w:leftChars="0" w:left="0"/>
        <w:jc w:val="left"/>
      </w:pPr>
    </w:p>
    <w:p w14:paraId="6E4954E2" w14:textId="611FEE39" w:rsidR="00F302A7" w:rsidRPr="00EC1037" w:rsidRDefault="002F567B" w:rsidP="00041440">
      <w:pPr>
        <w:jc w:val="left"/>
      </w:pPr>
      <w:r>
        <w:rPr>
          <w:highlight w:val="yellow"/>
        </w:rPr>
        <w:t>4.1.</w:t>
      </w:r>
      <w:r>
        <w:rPr>
          <w:highlight w:val="yellow"/>
        </w:rPr>
        <w:tab/>
      </w:r>
      <w:r w:rsidR="00F302A7" w:rsidRPr="002F567B">
        <w:rPr>
          <w:highlight w:val="yellow"/>
        </w:rPr>
        <w:t xml:space="preserve">Dissolve 70 µg </w:t>
      </w:r>
      <w:r w:rsidR="00E33C97" w:rsidRPr="002F567B">
        <w:rPr>
          <w:highlight w:val="yellow"/>
        </w:rPr>
        <w:t xml:space="preserve">of </w:t>
      </w:r>
      <w:r w:rsidR="00F302A7" w:rsidRPr="002F567B">
        <w:rPr>
          <w:highlight w:val="yellow"/>
        </w:rPr>
        <w:t>siGL4 into 1 mL of 25 mM acetate buffer (pH 4.0).</w:t>
      </w:r>
      <w:r w:rsidR="00E03CC5" w:rsidRPr="00EC1037">
        <w:br/>
      </w:r>
    </w:p>
    <w:p w14:paraId="313B39B0" w14:textId="2C828F36" w:rsidR="00E33C97" w:rsidRPr="00EC1037" w:rsidRDefault="00E33C97" w:rsidP="00E93901">
      <w:pPr>
        <w:pStyle w:val="ListParagraph"/>
        <w:ind w:leftChars="0" w:left="0"/>
        <w:jc w:val="left"/>
      </w:pPr>
      <w:r w:rsidRPr="00EC1037">
        <w:t xml:space="preserve">NOTE: </w:t>
      </w:r>
      <w:r w:rsidR="0064290D" w:rsidRPr="00EC1037">
        <w:t xml:space="preserve">siGL4 </w:t>
      </w:r>
      <w:r w:rsidR="00AC4D41" w:rsidRPr="00EC1037">
        <w:t xml:space="preserve">is </w:t>
      </w:r>
      <w:r w:rsidR="0064290D" w:rsidRPr="00EC1037">
        <w:t xml:space="preserve">used for the knockdown </w:t>
      </w:r>
      <w:r w:rsidR="0069596E" w:rsidRPr="00EC1037">
        <w:t xml:space="preserve">of </w:t>
      </w:r>
      <w:r w:rsidR="0064290D" w:rsidRPr="00EC1037">
        <w:t>luciferase gene.</w:t>
      </w:r>
    </w:p>
    <w:p w14:paraId="05384966" w14:textId="77777777" w:rsidR="00E33C97" w:rsidRPr="00EC1037" w:rsidRDefault="00E33C97" w:rsidP="00E93901">
      <w:pPr>
        <w:pStyle w:val="ListParagraph"/>
        <w:ind w:leftChars="0" w:left="0"/>
        <w:jc w:val="left"/>
      </w:pPr>
    </w:p>
    <w:p w14:paraId="0E4A66F4" w14:textId="2102FB38" w:rsidR="00F302A7" w:rsidRPr="00EC1037" w:rsidRDefault="00F10186" w:rsidP="00E93901">
      <w:pPr>
        <w:jc w:val="left"/>
        <w:rPr>
          <w:b/>
          <w:bCs/>
          <w:highlight w:val="yellow"/>
        </w:rPr>
      </w:pPr>
      <w:r w:rsidRPr="00EC1037">
        <w:rPr>
          <w:b/>
          <w:bCs/>
          <w:highlight w:val="yellow"/>
        </w:rPr>
        <w:t>5</w:t>
      </w:r>
      <w:r w:rsidR="00F302A7" w:rsidRPr="00EC1037">
        <w:rPr>
          <w:b/>
          <w:bCs/>
          <w:highlight w:val="yellow"/>
        </w:rPr>
        <w:t>.</w:t>
      </w:r>
      <w:r w:rsidR="002F567B">
        <w:rPr>
          <w:b/>
          <w:bCs/>
          <w:highlight w:val="yellow"/>
        </w:rPr>
        <w:tab/>
      </w:r>
      <w:r w:rsidR="00F302A7" w:rsidRPr="00EC1037">
        <w:rPr>
          <w:b/>
          <w:bCs/>
          <w:highlight w:val="yellow"/>
        </w:rPr>
        <w:t xml:space="preserve">Set up of the </w:t>
      </w:r>
      <w:proofErr w:type="spellStart"/>
      <w:r w:rsidR="00F302A7" w:rsidRPr="00EC1037">
        <w:rPr>
          <w:b/>
          <w:bCs/>
          <w:highlight w:val="yellow"/>
        </w:rPr>
        <w:t>iLiNP</w:t>
      </w:r>
      <w:proofErr w:type="spellEnd"/>
      <w:r w:rsidR="00F302A7" w:rsidRPr="00EC1037">
        <w:rPr>
          <w:b/>
          <w:bCs/>
          <w:highlight w:val="yellow"/>
        </w:rPr>
        <w:t xml:space="preserve"> device and production of LNPs</w:t>
      </w:r>
    </w:p>
    <w:p w14:paraId="27ABD759" w14:textId="3F476E6F" w:rsidR="005552F1" w:rsidRPr="00EC1037" w:rsidRDefault="005552F1" w:rsidP="00E93901">
      <w:pPr>
        <w:pStyle w:val="ListParagraph"/>
        <w:ind w:leftChars="0" w:left="0"/>
        <w:jc w:val="left"/>
        <w:rPr>
          <w:highlight w:val="yellow"/>
        </w:rPr>
      </w:pPr>
    </w:p>
    <w:p w14:paraId="32645E15" w14:textId="0A6C4626" w:rsidR="00E916BC" w:rsidRPr="00EC1037" w:rsidRDefault="00E916BC" w:rsidP="00E93901">
      <w:pPr>
        <w:pStyle w:val="ListParagraph"/>
        <w:ind w:leftChars="0" w:left="0"/>
        <w:jc w:val="left"/>
        <w:rPr>
          <w:highlight w:val="yellow"/>
        </w:rPr>
      </w:pPr>
      <w:r w:rsidRPr="00EC1037">
        <w:rPr>
          <w:highlight w:val="yellow"/>
        </w:rPr>
        <w:t xml:space="preserve">NOTE: See </w:t>
      </w:r>
      <w:r w:rsidRPr="00EC1037">
        <w:rPr>
          <w:b/>
          <w:bCs/>
          <w:highlight w:val="yellow"/>
        </w:rPr>
        <w:t xml:space="preserve">Figure 1 </w:t>
      </w:r>
      <w:r w:rsidRPr="00EC1037">
        <w:rPr>
          <w:highlight w:val="yellow"/>
        </w:rPr>
        <w:t>for the schematics.</w:t>
      </w:r>
    </w:p>
    <w:p w14:paraId="0BC7784F" w14:textId="77777777" w:rsidR="00E916BC" w:rsidRPr="00EC1037" w:rsidRDefault="00E916BC" w:rsidP="00E93901">
      <w:pPr>
        <w:pStyle w:val="ListParagraph"/>
        <w:ind w:leftChars="0" w:left="0"/>
        <w:jc w:val="left"/>
        <w:rPr>
          <w:highlight w:val="yellow"/>
        </w:rPr>
      </w:pPr>
    </w:p>
    <w:p w14:paraId="5B8558EC" w14:textId="592B91C5" w:rsidR="005552F1" w:rsidRPr="00EC1037" w:rsidRDefault="002F567B" w:rsidP="00041440">
      <w:pPr>
        <w:pStyle w:val="ListParagraph"/>
        <w:ind w:leftChars="0" w:left="0"/>
        <w:jc w:val="left"/>
        <w:rPr>
          <w:highlight w:val="yellow"/>
        </w:rPr>
      </w:pPr>
      <w:r>
        <w:rPr>
          <w:highlight w:val="yellow"/>
        </w:rPr>
        <w:t>5.1.</w:t>
      </w:r>
      <w:r>
        <w:rPr>
          <w:highlight w:val="yellow"/>
        </w:rPr>
        <w:tab/>
      </w:r>
      <w:r w:rsidR="00F302A7" w:rsidRPr="00EC1037">
        <w:rPr>
          <w:highlight w:val="yellow"/>
        </w:rPr>
        <w:t>Fill</w:t>
      </w:r>
      <w:r w:rsidR="005552F1" w:rsidRPr="00EC1037">
        <w:rPr>
          <w:highlight w:val="yellow"/>
        </w:rPr>
        <w:t xml:space="preserve"> </w:t>
      </w:r>
      <w:r w:rsidR="00086298" w:rsidRPr="00EC1037">
        <w:rPr>
          <w:highlight w:val="yellow"/>
        </w:rPr>
        <w:t>1</w:t>
      </w:r>
      <w:r w:rsidR="00E33C97" w:rsidRPr="00EC1037">
        <w:rPr>
          <w:highlight w:val="yellow"/>
        </w:rPr>
        <w:t xml:space="preserve"> </w:t>
      </w:r>
      <w:r w:rsidR="00086298" w:rsidRPr="00EC1037">
        <w:rPr>
          <w:highlight w:val="yellow"/>
        </w:rPr>
        <w:t xml:space="preserve">mL </w:t>
      </w:r>
      <w:r w:rsidR="00F302A7" w:rsidRPr="00EC1037">
        <w:rPr>
          <w:highlight w:val="yellow"/>
        </w:rPr>
        <w:t xml:space="preserve">glass syringes with lipid and </w:t>
      </w:r>
      <w:r w:rsidR="00F4109C" w:rsidRPr="00EC1037">
        <w:rPr>
          <w:color w:val="000000" w:themeColor="text1"/>
          <w:highlight w:val="yellow"/>
        </w:rPr>
        <w:t>aqueous</w:t>
      </w:r>
      <w:r w:rsidR="00F4109C" w:rsidRPr="00EC1037">
        <w:rPr>
          <w:color w:val="FF0000"/>
          <w:highlight w:val="yellow"/>
        </w:rPr>
        <w:t xml:space="preserve"> </w:t>
      </w:r>
      <w:r w:rsidR="00F302A7" w:rsidRPr="00EC1037">
        <w:rPr>
          <w:highlight w:val="yellow"/>
        </w:rPr>
        <w:t>solutions</w:t>
      </w:r>
      <w:r w:rsidR="00F371E5" w:rsidRPr="00EC1037">
        <w:t xml:space="preserve"> </w:t>
      </w:r>
      <w:r w:rsidR="00F371E5" w:rsidRPr="00EC1037">
        <w:rPr>
          <w:highlight w:val="yellow"/>
        </w:rPr>
        <w:t xml:space="preserve">(from </w:t>
      </w:r>
      <w:r w:rsidR="009835D3">
        <w:rPr>
          <w:highlight w:val="yellow"/>
        </w:rPr>
        <w:t xml:space="preserve">steps </w:t>
      </w:r>
      <w:r w:rsidR="00401A91" w:rsidRPr="00EC1037">
        <w:rPr>
          <w:highlight w:val="yellow"/>
        </w:rPr>
        <w:t>3.1 and 4.1 in individual syringes</w:t>
      </w:r>
      <w:r w:rsidR="00F371E5" w:rsidRPr="00EC1037">
        <w:rPr>
          <w:highlight w:val="yellow"/>
        </w:rPr>
        <w:t>)</w:t>
      </w:r>
      <w:r w:rsidR="00C93877" w:rsidRPr="00EC1037">
        <w:rPr>
          <w:highlight w:val="yellow"/>
        </w:rPr>
        <w:t>, respectively</w:t>
      </w:r>
      <w:r w:rsidR="00F302A7" w:rsidRPr="00EC1037">
        <w:rPr>
          <w:highlight w:val="yellow"/>
        </w:rPr>
        <w:t>.</w:t>
      </w:r>
      <w:r w:rsidR="00086298" w:rsidRPr="00EC1037">
        <w:rPr>
          <w:highlight w:val="yellow"/>
        </w:rPr>
        <w:br/>
      </w:r>
    </w:p>
    <w:p w14:paraId="55E9458B" w14:textId="730B8DCF" w:rsidR="00F10186" w:rsidRPr="00EC1037" w:rsidRDefault="00086298" w:rsidP="00E93901">
      <w:pPr>
        <w:pStyle w:val="ListParagraph"/>
        <w:ind w:leftChars="0" w:left="0"/>
        <w:jc w:val="left"/>
        <w:rPr>
          <w:highlight w:val="yellow"/>
        </w:rPr>
      </w:pPr>
      <w:r w:rsidRPr="00EC1037">
        <w:rPr>
          <w:highlight w:val="yellow"/>
        </w:rPr>
        <w:t>N</w:t>
      </w:r>
      <w:r w:rsidR="00E33C97" w:rsidRPr="00EC1037">
        <w:rPr>
          <w:highlight w:val="yellow"/>
        </w:rPr>
        <w:t>OTE:</w:t>
      </w:r>
      <w:r w:rsidRPr="00EC1037">
        <w:rPr>
          <w:highlight w:val="yellow"/>
        </w:rPr>
        <w:t xml:space="preserve"> </w:t>
      </w:r>
      <w:r w:rsidR="008D2224" w:rsidRPr="00EC1037">
        <w:rPr>
          <w:highlight w:val="yellow"/>
        </w:rPr>
        <w:t>Adjust the lipid and aqueous solution volume depending on the amount required for the LNP evaluation experiment.</w:t>
      </w:r>
      <w:r w:rsidR="00E03CC5" w:rsidRPr="00EC1037">
        <w:rPr>
          <w:highlight w:val="yellow"/>
        </w:rPr>
        <w:br/>
      </w:r>
    </w:p>
    <w:p w14:paraId="509ED205" w14:textId="3309BADF" w:rsidR="00F10186" w:rsidRPr="00EC1037" w:rsidRDefault="002F567B" w:rsidP="00041440">
      <w:pPr>
        <w:pStyle w:val="ListParagraph"/>
        <w:ind w:leftChars="0" w:left="0"/>
        <w:jc w:val="left"/>
        <w:rPr>
          <w:highlight w:val="yellow"/>
        </w:rPr>
      </w:pPr>
      <w:r>
        <w:rPr>
          <w:highlight w:val="yellow"/>
        </w:rPr>
        <w:t>5.2.</w:t>
      </w:r>
      <w:r>
        <w:rPr>
          <w:highlight w:val="yellow"/>
        </w:rPr>
        <w:tab/>
      </w:r>
      <w:r w:rsidR="00F302A7" w:rsidRPr="00EC1037">
        <w:rPr>
          <w:highlight w:val="yellow"/>
        </w:rPr>
        <w:t>Connect the glass syringes to the PEEK capillaries using syringe connectors.</w:t>
      </w:r>
      <w:r w:rsidR="00E03CC5" w:rsidRPr="00EC1037">
        <w:rPr>
          <w:highlight w:val="yellow"/>
        </w:rPr>
        <w:br/>
      </w:r>
    </w:p>
    <w:p w14:paraId="2379ED96" w14:textId="77EE8807" w:rsidR="00F302A7" w:rsidRPr="00EC1037" w:rsidRDefault="002F567B" w:rsidP="00041440">
      <w:pPr>
        <w:pStyle w:val="ListParagraph"/>
        <w:ind w:leftChars="0" w:left="0"/>
        <w:jc w:val="left"/>
        <w:rPr>
          <w:highlight w:val="yellow"/>
        </w:rPr>
      </w:pPr>
      <w:r>
        <w:rPr>
          <w:highlight w:val="yellow"/>
        </w:rPr>
        <w:t>5.3.</w:t>
      </w:r>
      <w:r>
        <w:rPr>
          <w:highlight w:val="yellow"/>
        </w:rPr>
        <w:tab/>
      </w:r>
      <w:r w:rsidR="00F302A7" w:rsidRPr="00EC1037">
        <w:rPr>
          <w:highlight w:val="yellow"/>
        </w:rPr>
        <w:t>Set the flow rate of the lipid and aqueous solutions.</w:t>
      </w:r>
    </w:p>
    <w:p w14:paraId="3BF460D6" w14:textId="77777777" w:rsidR="005552F1" w:rsidRPr="00EC1037" w:rsidRDefault="005552F1" w:rsidP="00E93901">
      <w:pPr>
        <w:jc w:val="left"/>
        <w:rPr>
          <w:highlight w:val="yellow"/>
        </w:rPr>
      </w:pPr>
    </w:p>
    <w:p w14:paraId="3D7E39A6" w14:textId="76CBD91F" w:rsidR="00CE238E" w:rsidRPr="00EC1037" w:rsidRDefault="00E33C97" w:rsidP="00E93901">
      <w:pPr>
        <w:jc w:val="left"/>
        <w:rPr>
          <w:highlight w:val="yellow"/>
        </w:rPr>
      </w:pPr>
      <w:r w:rsidRPr="00EC1037">
        <w:rPr>
          <w:highlight w:val="yellow"/>
        </w:rPr>
        <w:t>NOTE</w:t>
      </w:r>
      <w:r w:rsidR="00F302A7" w:rsidRPr="00EC1037">
        <w:rPr>
          <w:highlight w:val="yellow"/>
        </w:rPr>
        <w:t>: The flow rate ratio</w:t>
      </w:r>
      <w:r w:rsidR="00101E96" w:rsidRPr="00EC1037">
        <w:rPr>
          <w:highlight w:val="yellow"/>
        </w:rPr>
        <w:t xml:space="preserve"> (FRR)</w:t>
      </w:r>
      <w:r w:rsidR="00F302A7" w:rsidRPr="00EC1037">
        <w:rPr>
          <w:highlight w:val="yellow"/>
        </w:rPr>
        <w:t xml:space="preserve"> of </w:t>
      </w:r>
      <w:r w:rsidR="00E41755" w:rsidRPr="00EC1037">
        <w:rPr>
          <w:highlight w:val="yellow"/>
        </w:rPr>
        <w:t xml:space="preserve">the </w:t>
      </w:r>
      <w:r w:rsidR="00F302A7" w:rsidRPr="00EC1037">
        <w:rPr>
          <w:highlight w:val="yellow"/>
        </w:rPr>
        <w:t xml:space="preserve">aqueous phase to </w:t>
      </w:r>
      <w:r w:rsidR="00E41755" w:rsidRPr="00EC1037">
        <w:rPr>
          <w:highlight w:val="yellow"/>
        </w:rPr>
        <w:t xml:space="preserve">the </w:t>
      </w:r>
      <w:r w:rsidR="00F302A7" w:rsidRPr="00EC1037">
        <w:rPr>
          <w:highlight w:val="yellow"/>
        </w:rPr>
        <w:t>lipid phase is ranged from 3</w:t>
      </w:r>
      <w:r w:rsidR="00B47A77" w:rsidRPr="00EC1037">
        <w:rPr>
          <w:highlight w:val="yellow"/>
        </w:rPr>
        <w:t xml:space="preserve">:1 </w:t>
      </w:r>
      <w:r w:rsidR="00F302A7" w:rsidRPr="00EC1037">
        <w:rPr>
          <w:highlight w:val="yellow"/>
        </w:rPr>
        <w:t>to 9</w:t>
      </w:r>
      <w:r w:rsidR="00B47A77" w:rsidRPr="00EC1037">
        <w:rPr>
          <w:highlight w:val="yellow"/>
        </w:rPr>
        <w:t>:1</w:t>
      </w:r>
      <w:r w:rsidR="00F302A7" w:rsidRPr="00EC1037">
        <w:rPr>
          <w:highlight w:val="yellow"/>
        </w:rPr>
        <w:t>.</w:t>
      </w:r>
      <w:r w:rsidR="00E03CC5" w:rsidRPr="00EC1037">
        <w:rPr>
          <w:highlight w:val="yellow"/>
        </w:rPr>
        <w:br/>
      </w:r>
    </w:p>
    <w:p w14:paraId="4C5E50CD" w14:textId="747F3577" w:rsidR="00F10186" w:rsidRPr="00EC1037" w:rsidRDefault="002F567B" w:rsidP="00041440">
      <w:pPr>
        <w:pStyle w:val="ListParagraph"/>
        <w:ind w:leftChars="0" w:left="0"/>
        <w:jc w:val="left"/>
        <w:rPr>
          <w:highlight w:val="yellow"/>
        </w:rPr>
      </w:pPr>
      <w:r>
        <w:rPr>
          <w:highlight w:val="yellow"/>
        </w:rPr>
        <w:t>5.4.</w:t>
      </w:r>
      <w:r>
        <w:rPr>
          <w:highlight w:val="yellow"/>
        </w:rPr>
        <w:tab/>
      </w:r>
      <w:r w:rsidR="00F302A7" w:rsidRPr="00EC1037">
        <w:rPr>
          <w:highlight w:val="yellow"/>
        </w:rPr>
        <w:t xml:space="preserve">Introduce the lipid and aqueous solutions separately into the </w:t>
      </w:r>
      <w:proofErr w:type="spellStart"/>
      <w:r w:rsidR="00F302A7" w:rsidRPr="00EC1037">
        <w:rPr>
          <w:highlight w:val="yellow"/>
        </w:rPr>
        <w:t>iLiNP</w:t>
      </w:r>
      <w:proofErr w:type="spellEnd"/>
      <w:r w:rsidR="00F302A7" w:rsidRPr="00EC1037">
        <w:rPr>
          <w:highlight w:val="yellow"/>
        </w:rPr>
        <w:t xml:space="preserve"> device using syringe pumps.</w:t>
      </w:r>
      <w:r w:rsidR="00E03CC5" w:rsidRPr="00EC1037">
        <w:rPr>
          <w:highlight w:val="yellow"/>
        </w:rPr>
        <w:br/>
      </w:r>
    </w:p>
    <w:p w14:paraId="52E8CE58" w14:textId="18243BAD" w:rsidR="00F302A7" w:rsidRPr="00EC1037" w:rsidRDefault="00AF54F2" w:rsidP="00041440">
      <w:pPr>
        <w:pStyle w:val="ListParagraph"/>
        <w:ind w:leftChars="0" w:left="0"/>
        <w:jc w:val="left"/>
        <w:rPr>
          <w:highlight w:val="yellow"/>
        </w:rPr>
      </w:pPr>
      <w:r>
        <w:rPr>
          <w:highlight w:val="yellow"/>
        </w:rPr>
        <w:t>5.5.</w:t>
      </w:r>
      <w:r>
        <w:rPr>
          <w:highlight w:val="yellow"/>
        </w:rPr>
        <w:tab/>
      </w:r>
      <w:r w:rsidR="00F302A7" w:rsidRPr="00EC1037">
        <w:rPr>
          <w:highlight w:val="yellow"/>
        </w:rPr>
        <w:t>Collect LNP suspensions</w:t>
      </w:r>
      <w:r w:rsidR="00C93877" w:rsidRPr="00EC1037">
        <w:rPr>
          <w:highlight w:val="yellow"/>
        </w:rPr>
        <w:t xml:space="preserve"> </w:t>
      </w:r>
      <w:r w:rsidR="00AC4D41" w:rsidRPr="00EC1037">
        <w:rPr>
          <w:highlight w:val="yellow"/>
        </w:rPr>
        <w:t>in</w:t>
      </w:r>
      <w:r w:rsidR="00C93877" w:rsidRPr="00EC1037">
        <w:rPr>
          <w:highlight w:val="yellow"/>
        </w:rPr>
        <w:t xml:space="preserve"> a microtube</w:t>
      </w:r>
      <w:r w:rsidR="00F302A7" w:rsidRPr="00EC1037">
        <w:rPr>
          <w:highlight w:val="yellow"/>
        </w:rPr>
        <w:t xml:space="preserve"> from the outlet of the </w:t>
      </w:r>
      <w:proofErr w:type="spellStart"/>
      <w:r w:rsidR="00F302A7" w:rsidRPr="00EC1037">
        <w:rPr>
          <w:highlight w:val="yellow"/>
        </w:rPr>
        <w:t>iLiNP</w:t>
      </w:r>
      <w:proofErr w:type="spellEnd"/>
      <w:r w:rsidR="00F302A7" w:rsidRPr="00EC1037">
        <w:rPr>
          <w:highlight w:val="yellow"/>
        </w:rPr>
        <w:t xml:space="preserve"> device (</w:t>
      </w:r>
      <w:r w:rsidR="00F302A7" w:rsidRPr="00EC1037">
        <w:rPr>
          <w:b/>
          <w:bCs/>
          <w:highlight w:val="yellow"/>
        </w:rPr>
        <w:t>Figure 1</w:t>
      </w:r>
      <w:r w:rsidR="00F302A7" w:rsidRPr="00EC1037">
        <w:rPr>
          <w:highlight w:val="yellow"/>
        </w:rPr>
        <w:t>).</w:t>
      </w:r>
    </w:p>
    <w:p w14:paraId="276ADC99" w14:textId="77777777" w:rsidR="008C1470" w:rsidRPr="00EC1037" w:rsidRDefault="008C1470" w:rsidP="00E93901">
      <w:pPr>
        <w:jc w:val="left"/>
        <w:rPr>
          <w:highlight w:val="yellow"/>
        </w:rPr>
      </w:pPr>
    </w:p>
    <w:p w14:paraId="4840F131" w14:textId="055578BF" w:rsidR="00F302A7" w:rsidRPr="00EC1037" w:rsidRDefault="008C1470" w:rsidP="00E93901">
      <w:pPr>
        <w:jc w:val="left"/>
        <w:rPr>
          <w:b/>
          <w:bCs/>
          <w:highlight w:val="yellow"/>
        </w:rPr>
      </w:pPr>
      <w:r w:rsidRPr="00EC1037">
        <w:rPr>
          <w:b/>
          <w:bCs/>
          <w:highlight w:val="yellow"/>
        </w:rPr>
        <w:t>6</w:t>
      </w:r>
      <w:r w:rsidR="00F302A7" w:rsidRPr="00EC1037">
        <w:rPr>
          <w:b/>
          <w:bCs/>
          <w:highlight w:val="yellow"/>
        </w:rPr>
        <w:t>.</w:t>
      </w:r>
      <w:r w:rsidR="00AF54F2">
        <w:rPr>
          <w:b/>
          <w:bCs/>
          <w:highlight w:val="yellow"/>
        </w:rPr>
        <w:tab/>
      </w:r>
      <w:r w:rsidR="00F302A7" w:rsidRPr="00EC1037">
        <w:rPr>
          <w:b/>
          <w:bCs/>
          <w:highlight w:val="yellow"/>
        </w:rPr>
        <w:t>Dialysis of the LNP suspension and LNP size measurement</w:t>
      </w:r>
    </w:p>
    <w:p w14:paraId="3107BE08" w14:textId="77777777" w:rsidR="005552F1" w:rsidRPr="00EC1037" w:rsidRDefault="005552F1" w:rsidP="00E93901">
      <w:pPr>
        <w:pStyle w:val="ListParagraph"/>
        <w:ind w:leftChars="0" w:left="0"/>
        <w:jc w:val="left"/>
        <w:rPr>
          <w:highlight w:val="yellow"/>
        </w:rPr>
      </w:pPr>
    </w:p>
    <w:p w14:paraId="4E6D908E" w14:textId="4095EB85" w:rsidR="007526F6" w:rsidRPr="00EC1037" w:rsidRDefault="00AF54F2" w:rsidP="00041440">
      <w:pPr>
        <w:pStyle w:val="ListParagraph"/>
        <w:ind w:leftChars="0" w:left="0"/>
        <w:jc w:val="left"/>
        <w:rPr>
          <w:highlight w:val="yellow"/>
        </w:rPr>
      </w:pPr>
      <w:r>
        <w:rPr>
          <w:highlight w:val="yellow"/>
        </w:rPr>
        <w:t>6.1.</w:t>
      </w:r>
      <w:r>
        <w:rPr>
          <w:highlight w:val="yellow"/>
        </w:rPr>
        <w:tab/>
      </w:r>
      <w:r w:rsidR="00F302A7" w:rsidRPr="00EC1037">
        <w:rPr>
          <w:highlight w:val="yellow"/>
        </w:rPr>
        <w:t xml:space="preserve">Dialyze the LNP suspension using a dialysis membrane (12−14 </w:t>
      </w:r>
      <w:proofErr w:type="spellStart"/>
      <w:r w:rsidR="00F302A7" w:rsidRPr="00EC1037">
        <w:rPr>
          <w:highlight w:val="yellow"/>
        </w:rPr>
        <w:t>kDa</w:t>
      </w:r>
      <w:proofErr w:type="spellEnd"/>
      <w:r w:rsidR="00F302A7" w:rsidRPr="00EC1037">
        <w:rPr>
          <w:highlight w:val="yellow"/>
        </w:rPr>
        <w:t xml:space="preserve"> MW cutoffs) at 4</w:t>
      </w:r>
      <w:r w:rsidR="00E916BC" w:rsidRPr="00EC1037">
        <w:rPr>
          <w:highlight w:val="yellow"/>
        </w:rPr>
        <w:t xml:space="preserve"> </w:t>
      </w:r>
      <w:r w:rsidR="00F302A7" w:rsidRPr="00EC1037">
        <w:rPr>
          <w:highlight w:val="yellow"/>
        </w:rPr>
        <w:t>°C overnight against saline or D-PBS for POPC LNPs and siRNA-loaded LNPs, respectively.</w:t>
      </w:r>
    </w:p>
    <w:p w14:paraId="3ADA0FAD" w14:textId="77777777" w:rsidR="00F022D4" w:rsidRPr="00EC1037" w:rsidRDefault="00F022D4" w:rsidP="00E93901">
      <w:pPr>
        <w:pStyle w:val="ListParagraph"/>
        <w:ind w:leftChars="0" w:left="0"/>
        <w:jc w:val="left"/>
        <w:rPr>
          <w:highlight w:val="yellow"/>
        </w:rPr>
      </w:pPr>
    </w:p>
    <w:p w14:paraId="0E603F76" w14:textId="0740885D" w:rsidR="008C1470" w:rsidRPr="00EC1037" w:rsidRDefault="007526F6" w:rsidP="00E93901">
      <w:pPr>
        <w:pStyle w:val="ListParagraph"/>
        <w:ind w:leftChars="0" w:left="0"/>
        <w:jc w:val="left"/>
        <w:rPr>
          <w:highlight w:val="yellow"/>
        </w:rPr>
      </w:pPr>
      <w:r w:rsidRPr="00EC1037">
        <w:rPr>
          <w:highlight w:val="yellow"/>
        </w:rPr>
        <w:t xml:space="preserve">NOTE: POPC </w:t>
      </w:r>
      <w:r w:rsidR="00F022D4" w:rsidRPr="00EC1037">
        <w:rPr>
          <w:highlight w:val="yellow"/>
        </w:rPr>
        <w:t>is used a</w:t>
      </w:r>
      <w:r w:rsidR="00E54553" w:rsidRPr="00EC1037">
        <w:rPr>
          <w:highlight w:val="yellow"/>
        </w:rPr>
        <w:t>s a</w:t>
      </w:r>
      <w:r w:rsidR="00F022D4" w:rsidRPr="00EC1037">
        <w:rPr>
          <w:highlight w:val="yellow"/>
        </w:rPr>
        <w:t xml:space="preserve"> model lipid in 154 mM of aqueous saline.</w:t>
      </w:r>
      <w:r w:rsidR="00E03CC5" w:rsidRPr="00EC1037">
        <w:rPr>
          <w:highlight w:val="yellow"/>
        </w:rPr>
        <w:br/>
      </w:r>
    </w:p>
    <w:p w14:paraId="74067BA4" w14:textId="37C833C5" w:rsidR="008C1470" w:rsidRPr="00EC1037" w:rsidRDefault="00AF54F2" w:rsidP="00041440">
      <w:pPr>
        <w:pStyle w:val="ListParagraph"/>
        <w:ind w:leftChars="0" w:left="0"/>
        <w:jc w:val="left"/>
        <w:rPr>
          <w:highlight w:val="yellow"/>
        </w:rPr>
      </w:pPr>
      <w:r>
        <w:rPr>
          <w:highlight w:val="yellow"/>
        </w:rPr>
        <w:t>6.2.</w:t>
      </w:r>
      <w:r>
        <w:rPr>
          <w:highlight w:val="yellow"/>
        </w:rPr>
        <w:tab/>
      </w:r>
      <w:r w:rsidR="00F302A7" w:rsidRPr="00EC1037">
        <w:rPr>
          <w:highlight w:val="yellow"/>
        </w:rPr>
        <w:t>Collect the dialyzed LNP suspensions in microtubes.</w:t>
      </w:r>
      <w:r w:rsidR="00E03CC5" w:rsidRPr="00EC1037">
        <w:rPr>
          <w:highlight w:val="yellow"/>
        </w:rPr>
        <w:br/>
      </w:r>
    </w:p>
    <w:p w14:paraId="3E45FDD2" w14:textId="3B05DBE1" w:rsidR="008C1470" w:rsidRPr="00EC1037" w:rsidRDefault="00AF54F2" w:rsidP="00041440">
      <w:pPr>
        <w:pStyle w:val="ListParagraph"/>
        <w:ind w:leftChars="0" w:left="0"/>
        <w:jc w:val="left"/>
        <w:rPr>
          <w:highlight w:val="yellow"/>
        </w:rPr>
      </w:pPr>
      <w:r>
        <w:rPr>
          <w:highlight w:val="yellow"/>
        </w:rPr>
        <w:t>6.3.</w:t>
      </w:r>
      <w:r>
        <w:rPr>
          <w:highlight w:val="yellow"/>
        </w:rPr>
        <w:tab/>
      </w:r>
      <w:r w:rsidR="00F302A7" w:rsidRPr="00EC1037">
        <w:rPr>
          <w:highlight w:val="yellow"/>
        </w:rPr>
        <w:t>Pipette 20</w:t>
      </w:r>
      <w:r w:rsidR="009835D3">
        <w:rPr>
          <w:highlight w:val="yellow"/>
        </w:rPr>
        <w:t>–</w:t>
      </w:r>
      <w:r w:rsidR="00F302A7" w:rsidRPr="00EC1037">
        <w:rPr>
          <w:highlight w:val="yellow"/>
        </w:rPr>
        <w:t>30 µL of the LNP suspension to a micro quartz cell.</w:t>
      </w:r>
      <w:r w:rsidR="00E03CC5" w:rsidRPr="00EC1037">
        <w:rPr>
          <w:highlight w:val="yellow"/>
        </w:rPr>
        <w:br/>
      </w:r>
    </w:p>
    <w:p w14:paraId="027D5D40" w14:textId="35EDF502" w:rsidR="00F302A7" w:rsidRPr="00EC1037" w:rsidRDefault="00AF54F2" w:rsidP="00041440">
      <w:pPr>
        <w:pStyle w:val="ListParagraph"/>
        <w:ind w:leftChars="0" w:left="0"/>
        <w:jc w:val="left"/>
        <w:rPr>
          <w:highlight w:val="yellow"/>
        </w:rPr>
      </w:pPr>
      <w:r>
        <w:rPr>
          <w:highlight w:val="yellow"/>
        </w:rPr>
        <w:t>6.4.</w:t>
      </w:r>
      <w:r>
        <w:rPr>
          <w:highlight w:val="yellow"/>
        </w:rPr>
        <w:tab/>
      </w:r>
      <w:r w:rsidR="00F302A7" w:rsidRPr="00EC1037">
        <w:rPr>
          <w:highlight w:val="yellow"/>
        </w:rPr>
        <w:t>Measure the LNP size, LNP size distribution, and polydispersity index by dynamic light scattering (DLS).</w:t>
      </w:r>
    </w:p>
    <w:p w14:paraId="614DDB95" w14:textId="77777777" w:rsidR="008C1470" w:rsidRPr="00EC1037" w:rsidRDefault="008C1470" w:rsidP="00E93901">
      <w:pPr>
        <w:jc w:val="left"/>
      </w:pPr>
    </w:p>
    <w:p w14:paraId="1E6F17B3" w14:textId="6AD10BD2" w:rsidR="00F302A7" w:rsidRPr="00EC1037" w:rsidRDefault="008C1470" w:rsidP="00E93901">
      <w:pPr>
        <w:jc w:val="left"/>
        <w:rPr>
          <w:b/>
          <w:bCs/>
        </w:rPr>
      </w:pPr>
      <w:r w:rsidRPr="00EC1037">
        <w:rPr>
          <w:b/>
          <w:bCs/>
        </w:rPr>
        <w:t>7</w:t>
      </w:r>
      <w:r w:rsidR="00F302A7" w:rsidRPr="00EC1037">
        <w:rPr>
          <w:b/>
          <w:bCs/>
        </w:rPr>
        <w:t>.</w:t>
      </w:r>
      <w:r w:rsidR="00AF54F2">
        <w:rPr>
          <w:b/>
          <w:bCs/>
        </w:rPr>
        <w:tab/>
      </w:r>
      <w:r w:rsidR="00F302A7" w:rsidRPr="00EC1037">
        <w:rPr>
          <w:b/>
          <w:bCs/>
        </w:rPr>
        <w:t>Measurement of Z-potential of the LNP</w:t>
      </w:r>
    </w:p>
    <w:p w14:paraId="2C5BEE60" w14:textId="53BB452A" w:rsidR="00A53A7B" w:rsidRPr="00EC1037" w:rsidRDefault="00A53A7B" w:rsidP="00E93901">
      <w:pPr>
        <w:jc w:val="left"/>
        <w:rPr>
          <w:b/>
          <w:bCs/>
        </w:rPr>
      </w:pPr>
    </w:p>
    <w:p w14:paraId="52594E39" w14:textId="5AC38AAF" w:rsidR="00A53A7B" w:rsidRPr="00EC1037" w:rsidRDefault="00A53A7B" w:rsidP="00E93901">
      <w:pPr>
        <w:jc w:val="left"/>
      </w:pPr>
      <w:r w:rsidRPr="00EC1037">
        <w:t xml:space="preserve">NOTE: </w:t>
      </w:r>
      <w:r w:rsidR="00F773A9" w:rsidRPr="00EC1037">
        <w:t>For the measurement of Z-potential</w:t>
      </w:r>
      <w:r w:rsidR="00D114DA">
        <w:t>,</w:t>
      </w:r>
      <w:r w:rsidR="00F773A9" w:rsidRPr="00EC1037">
        <w:t xml:space="preserve"> a particle analyzer (</w:t>
      </w:r>
      <w:r w:rsidR="003B6C8F" w:rsidRPr="00EC1037">
        <w:t xml:space="preserve">see </w:t>
      </w:r>
      <w:r w:rsidR="00F773A9" w:rsidRPr="00041440">
        <w:rPr>
          <w:b/>
          <w:bCs/>
        </w:rPr>
        <w:t>Table of Materials</w:t>
      </w:r>
      <w:r w:rsidR="00F773A9" w:rsidRPr="00EC1037">
        <w:t>) was used following the manufacturer’s instruction.</w:t>
      </w:r>
    </w:p>
    <w:p w14:paraId="1B4DB66B" w14:textId="77777777" w:rsidR="005552F1" w:rsidRPr="00EC1037" w:rsidRDefault="005552F1" w:rsidP="00E93901">
      <w:pPr>
        <w:pStyle w:val="ListParagraph"/>
        <w:ind w:leftChars="0" w:left="0"/>
        <w:jc w:val="left"/>
      </w:pPr>
    </w:p>
    <w:p w14:paraId="59999545" w14:textId="2DE20644" w:rsidR="008C1470" w:rsidRDefault="00AF54F2" w:rsidP="00041440">
      <w:pPr>
        <w:pStyle w:val="ListParagraph"/>
        <w:ind w:leftChars="0" w:left="0"/>
        <w:jc w:val="left"/>
      </w:pPr>
      <w:r>
        <w:t>7.1.</w:t>
      </w:r>
      <w:r>
        <w:tab/>
      </w:r>
      <w:r w:rsidR="00F302A7" w:rsidRPr="00EC1037">
        <w:t>Dilute the LNP suspension</w:t>
      </w:r>
      <w:r w:rsidR="00A53A7B" w:rsidRPr="00EC1037">
        <w:t xml:space="preserve"> obtained from step 6.1</w:t>
      </w:r>
      <w:r w:rsidR="00BE31B9">
        <w:t xml:space="preserve">, </w:t>
      </w:r>
      <w:r w:rsidR="00F302A7" w:rsidRPr="00EC1037">
        <w:t>35 times with 10 mM HEPES buffer</w:t>
      </w:r>
      <w:r w:rsidR="00D00148">
        <w:t xml:space="preserve"> </w:t>
      </w:r>
      <w:r w:rsidR="00D00148" w:rsidRPr="00EC1037">
        <w:t>(pH 7.4)</w:t>
      </w:r>
      <w:r w:rsidR="00D00148">
        <w:t>.</w:t>
      </w:r>
    </w:p>
    <w:p w14:paraId="67B2DE17" w14:textId="77777777" w:rsidR="00D00148" w:rsidRPr="00EC1037" w:rsidRDefault="00D00148" w:rsidP="00E93901">
      <w:pPr>
        <w:pStyle w:val="ListParagraph"/>
        <w:ind w:leftChars="0" w:left="0"/>
        <w:jc w:val="left"/>
      </w:pPr>
    </w:p>
    <w:p w14:paraId="29397FF0" w14:textId="23ECA175" w:rsidR="008C1470" w:rsidRPr="00EC1037" w:rsidRDefault="00AF54F2" w:rsidP="00041440">
      <w:pPr>
        <w:pStyle w:val="ListParagraph"/>
        <w:ind w:leftChars="0" w:left="0"/>
        <w:jc w:val="left"/>
      </w:pPr>
      <w:r>
        <w:t>7.2.</w:t>
      </w:r>
      <w:r>
        <w:tab/>
      </w:r>
      <w:r w:rsidR="00F302A7" w:rsidRPr="00EC1037">
        <w:t>Pipette 700 to 1000 µL of the diluted LNP suspension to a capillary cell.</w:t>
      </w:r>
      <w:r w:rsidR="00E03CC5" w:rsidRPr="00EC1037">
        <w:br/>
      </w:r>
    </w:p>
    <w:p w14:paraId="624F0146" w14:textId="12B822A3" w:rsidR="00F302A7" w:rsidRPr="00EC1037" w:rsidRDefault="00AF54F2" w:rsidP="00041440">
      <w:pPr>
        <w:pStyle w:val="ListParagraph"/>
        <w:ind w:leftChars="0" w:left="0"/>
        <w:jc w:val="left"/>
      </w:pPr>
      <w:r>
        <w:t>7.3.</w:t>
      </w:r>
      <w:r>
        <w:tab/>
      </w:r>
      <w:r w:rsidR="00F302A7" w:rsidRPr="00EC1037">
        <w:t>Measure the Z-potential</w:t>
      </w:r>
      <w:r w:rsidR="00F773A9" w:rsidRPr="00EC1037">
        <w:t xml:space="preserve"> as per the manufacturer’s instruction</w:t>
      </w:r>
      <w:r w:rsidR="003B6C8F" w:rsidRPr="00EC1037">
        <w:t>.</w:t>
      </w:r>
    </w:p>
    <w:p w14:paraId="396500BE" w14:textId="77777777" w:rsidR="008C1470" w:rsidRPr="00EC1037" w:rsidRDefault="008C1470" w:rsidP="00E93901">
      <w:pPr>
        <w:jc w:val="left"/>
      </w:pPr>
    </w:p>
    <w:p w14:paraId="0BF0D28B" w14:textId="70BF6342" w:rsidR="00F302A7" w:rsidRPr="00EC1037" w:rsidRDefault="008C1470" w:rsidP="00E93901">
      <w:pPr>
        <w:jc w:val="left"/>
        <w:rPr>
          <w:b/>
          <w:bCs/>
        </w:rPr>
      </w:pPr>
      <w:r w:rsidRPr="00EC1037">
        <w:rPr>
          <w:b/>
          <w:bCs/>
        </w:rPr>
        <w:t>8</w:t>
      </w:r>
      <w:r w:rsidR="00F302A7" w:rsidRPr="00EC1037">
        <w:rPr>
          <w:b/>
          <w:bCs/>
        </w:rPr>
        <w:t>.</w:t>
      </w:r>
      <w:r w:rsidR="00AF54F2">
        <w:rPr>
          <w:b/>
          <w:bCs/>
        </w:rPr>
        <w:tab/>
      </w:r>
      <w:r w:rsidR="00F302A7" w:rsidRPr="00EC1037">
        <w:rPr>
          <w:b/>
          <w:bCs/>
        </w:rPr>
        <w:t xml:space="preserve">siRNA encapsulation efficiency by </w:t>
      </w:r>
      <w:proofErr w:type="spellStart"/>
      <w:r w:rsidR="00F302A7" w:rsidRPr="00EC1037">
        <w:rPr>
          <w:b/>
          <w:bCs/>
        </w:rPr>
        <w:t>RiboGreen</w:t>
      </w:r>
      <w:proofErr w:type="spellEnd"/>
      <w:r w:rsidR="00F302A7" w:rsidRPr="00EC1037">
        <w:rPr>
          <w:b/>
          <w:bCs/>
        </w:rPr>
        <w:t xml:space="preserve"> assay</w:t>
      </w:r>
    </w:p>
    <w:p w14:paraId="31CC6DFE" w14:textId="0F73E8A8" w:rsidR="005552F1" w:rsidRPr="00EC1037" w:rsidRDefault="005552F1" w:rsidP="00E93901">
      <w:pPr>
        <w:pStyle w:val="ListParagraph"/>
        <w:ind w:leftChars="0" w:left="0"/>
        <w:jc w:val="left"/>
      </w:pPr>
    </w:p>
    <w:p w14:paraId="6CB13D8F" w14:textId="06229646" w:rsidR="00C2430F" w:rsidRPr="00EC1037" w:rsidRDefault="00C2430F" w:rsidP="00E93901">
      <w:pPr>
        <w:pStyle w:val="ListParagraph"/>
        <w:ind w:leftChars="0" w:left="0"/>
        <w:jc w:val="left"/>
        <w:rPr>
          <w:color w:val="FF0000"/>
        </w:rPr>
      </w:pPr>
      <w:r w:rsidRPr="00EC1037">
        <w:t>NOTE:</w:t>
      </w:r>
      <w:r w:rsidRPr="00EC1037">
        <w:rPr>
          <w:color w:val="FF0000"/>
        </w:rPr>
        <w:t xml:space="preserve"> </w:t>
      </w:r>
      <w:proofErr w:type="spellStart"/>
      <w:r w:rsidR="00B05978" w:rsidRPr="00EC1037">
        <w:t>Ribogreen</w:t>
      </w:r>
      <w:proofErr w:type="spellEnd"/>
      <w:r w:rsidR="00B05978" w:rsidRPr="00EC1037">
        <w:t xml:space="preserve"> assay is performed to evaluate the siRNA encapsulation into LNPs</w:t>
      </w:r>
      <w:r w:rsidR="00DA6B54" w:rsidRPr="00EC1037">
        <w:fldChar w:fldCharType="begin">
          <w:fldData xml:space="preserve">PEVuZE5vdGU+PENpdGU+PEF1dGhvcj5TYXRvPC9BdXRob3I+PFllYXI+MjAxMjwvWWVhcj48UmVj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</w:fldData>
        </w:fldChar>
      </w:r>
      <w:r w:rsidR="00DA6B54" w:rsidRPr="00EC1037">
        <w:instrText xml:space="preserve"> ADDIN EN.CITE </w:instrText>
      </w:r>
      <w:r w:rsidR="00DA6B54" w:rsidRPr="00EC1037">
        <w:fldChar w:fldCharType="begin">
          <w:fldData xml:space="preserve">PEVuZE5vdGU+PENpdGU+PEF1dGhvcj5TYXRvPC9BdXRob3I+PFllYXI+MjAxMjwvWWVhcj48UmVj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</w:fldData>
        </w:fldChar>
      </w:r>
      <w:r w:rsidR="00DA6B54" w:rsidRPr="00EC1037">
        <w:instrText xml:space="preserve"> ADDIN EN.CITE.DATA </w:instrText>
      </w:r>
      <w:r w:rsidR="00DA6B54" w:rsidRPr="00EC1037">
        <w:fldChar w:fldCharType="end"/>
      </w:r>
      <w:r w:rsidR="00DA6B54" w:rsidRPr="00EC1037">
        <w:fldChar w:fldCharType="separate"/>
      </w:r>
      <w:r w:rsidR="00DA6B54" w:rsidRPr="00EC1037">
        <w:rPr>
          <w:noProof/>
          <w:vertAlign w:val="superscript"/>
        </w:rPr>
        <w:t>19</w:t>
      </w:r>
      <w:r w:rsidR="00DA6B54" w:rsidRPr="00EC1037">
        <w:fldChar w:fldCharType="end"/>
      </w:r>
      <w:r w:rsidR="00B05978" w:rsidRPr="00EC1037">
        <w:t xml:space="preserve">. </w:t>
      </w:r>
      <w:proofErr w:type="spellStart"/>
      <w:r w:rsidR="00B05978" w:rsidRPr="00EC1037">
        <w:t>R</w:t>
      </w:r>
      <w:r w:rsidR="00851B63" w:rsidRPr="00EC1037">
        <w:t>i</w:t>
      </w:r>
      <w:r w:rsidR="00B05978" w:rsidRPr="00EC1037">
        <w:t>b</w:t>
      </w:r>
      <w:r w:rsidR="00851B63" w:rsidRPr="00EC1037">
        <w:t>o</w:t>
      </w:r>
      <w:r w:rsidR="00B05978" w:rsidRPr="00EC1037">
        <w:t>green</w:t>
      </w:r>
      <w:proofErr w:type="spellEnd"/>
      <w:r w:rsidR="00B05978" w:rsidRPr="00EC1037">
        <w:t xml:space="preserve"> assay can </w:t>
      </w:r>
      <w:r w:rsidR="00851B63" w:rsidRPr="00EC1037">
        <w:t xml:space="preserve">measure the amount of RNAs inside and outside of LNPs </w:t>
      </w:r>
      <w:r w:rsidR="00F773A9" w:rsidRPr="00EC1037">
        <w:t>with/without a surfactant (e.g., TritonX-100).</w:t>
      </w:r>
    </w:p>
    <w:p w14:paraId="267008E8" w14:textId="77777777" w:rsidR="00AC4D41" w:rsidRPr="00EC1037" w:rsidRDefault="00AC4D41" w:rsidP="00E93901">
      <w:pPr>
        <w:pStyle w:val="ListParagraph"/>
        <w:ind w:leftChars="0" w:left="0"/>
        <w:jc w:val="left"/>
      </w:pPr>
    </w:p>
    <w:p w14:paraId="4EEAFADB" w14:textId="673C2D11" w:rsidR="008C1470" w:rsidRPr="00EC1037" w:rsidRDefault="00AF54F2" w:rsidP="00041440">
      <w:pPr>
        <w:pStyle w:val="ListParagraph"/>
        <w:ind w:leftChars="0" w:left="0"/>
        <w:jc w:val="left"/>
      </w:pPr>
      <w:r>
        <w:t>8.1.</w:t>
      </w:r>
      <w:r>
        <w:tab/>
      </w:r>
      <w:r w:rsidR="00F302A7" w:rsidRPr="00EC1037">
        <w:t xml:space="preserve">Dilute 2 mg/mL </w:t>
      </w:r>
      <w:r w:rsidR="00C2430F" w:rsidRPr="00EC1037">
        <w:t xml:space="preserve">of </w:t>
      </w:r>
      <w:r w:rsidR="00F302A7" w:rsidRPr="00EC1037">
        <w:t>siGL4 with 10 mM HEPES buffer (pH 7.4) to 500 ng/mL siGL4 solution.</w:t>
      </w:r>
      <w:r w:rsidR="00E03CC5" w:rsidRPr="00EC1037">
        <w:br/>
      </w:r>
    </w:p>
    <w:p w14:paraId="68D3389E" w14:textId="63D590DE" w:rsidR="008C1470" w:rsidRPr="00EC1037" w:rsidRDefault="00AF54F2" w:rsidP="00041440">
      <w:pPr>
        <w:pStyle w:val="ListParagraph"/>
        <w:ind w:leftChars="0" w:left="0"/>
        <w:jc w:val="left"/>
      </w:pPr>
      <w:r>
        <w:t>8.2.</w:t>
      </w:r>
      <w:r>
        <w:tab/>
      </w:r>
      <w:r w:rsidR="00F302A7" w:rsidRPr="00EC1037">
        <w:t>Prepare the dilution series</w:t>
      </w:r>
      <w:r w:rsidR="00B05978" w:rsidRPr="00EC1037">
        <w:t xml:space="preserve"> (0, 12.5, 25, 50, 100, 200 ng/mL)</w:t>
      </w:r>
      <w:r w:rsidR="00F302A7" w:rsidRPr="00EC1037">
        <w:t xml:space="preserve"> of siGL4 solution to make a calibration curve</w:t>
      </w:r>
      <w:r w:rsidR="00E56725" w:rsidRPr="00EC1037">
        <w:rPr>
          <w:lang w:eastAsia="ja-JP"/>
        </w:rPr>
        <w:t xml:space="preserve"> for </w:t>
      </w:r>
      <w:r w:rsidR="00C2430F" w:rsidRPr="00EC1037">
        <w:rPr>
          <w:lang w:eastAsia="ja-JP"/>
        </w:rPr>
        <w:t xml:space="preserve">Triton </w:t>
      </w:r>
      <w:r w:rsidR="00E56725" w:rsidRPr="00EC1037">
        <w:rPr>
          <w:lang w:eastAsia="ja-JP"/>
        </w:rPr>
        <w:t xml:space="preserve">(+) and </w:t>
      </w:r>
      <w:r w:rsidR="00C2430F" w:rsidRPr="00EC1037">
        <w:rPr>
          <w:lang w:eastAsia="ja-JP"/>
        </w:rPr>
        <w:t xml:space="preserve">Triton </w:t>
      </w:r>
      <w:r w:rsidR="00E56725" w:rsidRPr="00EC1037">
        <w:rPr>
          <w:lang w:eastAsia="ja-JP"/>
        </w:rPr>
        <w:t>(-) samples</w:t>
      </w:r>
      <w:r w:rsidR="00F302A7" w:rsidRPr="00EC1037">
        <w:rPr>
          <w:lang w:eastAsia="ja-JP"/>
        </w:rPr>
        <w:t>.</w:t>
      </w:r>
      <w:r w:rsidR="00E03CC5" w:rsidRPr="00EC1037">
        <w:br/>
      </w:r>
    </w:p>
    <w:p w14:paraId="59558B1C" w14:textId="297D33E3" w:rsidR="008C1470" w:rsidRPr="00EC1037" w:rsidRDefault="00AF54F2" w:rsidP="00041440">
      <w:pPr>
        <w:pStyle w:val="ListParagraph"/>
        <w:ind w:leftChars="0" w:left="0"/>
        <w:jc w:val="left"/>
      </w:pPr>
      <w:r>
        <w:t>8.3.</w:t>
      </w:r>
      <w:r>
        <w:tab/>
      </w:r>
      <w:r w:rsidR="00F302A7" w:rsidRPr="00EC1037">
        <w:t>Dilute the LNP suspension 100 times with 10 mM HEPES buffer</w:t>
      </w:r>
      <w:r w:rsidR="00E93901">
        <w:t xml:space="preserve"> (</w:t>
      </w:r>
      <w:r w:rsidR="00F302A7" w:rsidRPr="00EC1037">
        <w:t>pH 7.4</w:t>
      </w:r>
      <w:r w:rsidR="00E93901">
        <w:t>)</w:t>
      </w:r>
      <w:r w:rsidR="00F302A7" w:rsidRPr="00EC1037">
        <w:t>.</w:t>
      </w:r>
      <w:r w:rsidR="00E03CC5" w:rsidRPr="00EC1037">
        <w:br/>
      </w:r>
    </w:p>
    <w:p w14:paraId="4CBE7386" w14:textId="3E82D453" w:rsidR="008C1470" w:rsidRPr="00EC1037" w:rsidRDefault="00AF54F2" w:rsidP="00041440">
      <w:pPr>
        <w:pStyle w:val="ListParagraph"/>
        <w:ind w:leftChars="0" w:left="0"/>
        <w:jc w:val="left"/>
      </w:pPr>
      <w:r>
        <w:t>8.4.</w:t>
      </w:r>
      <w:r>
        <w:tab/>
      </w:r>
      <w:r w:rsidR="00F302A7" w:rsidRPr="00EC1037">
        <w:t xml:space="preserve">Mix the </w:t>
      </w:r>
      <w:r w:rsidR="00AC4D41" w:rsidRPr="00EC1037">
        <w:t>following for Triton (+) solution:</w:t>
      </w:r>
      <w:r w:rsidR="00F302A7" w:rsidRPr="00EC1037">
        <w:t xml:space="preserve"> </w:t>
      </w:r>
      <w:r w:rsidR="00AC4D41" w:rsidRPr="00EC1037">
        <w:t xml:space="preserve">980 µL of </w:t>
      </w:r>
      <w:r w:rsidR="00F302A7" w:rsidRPr="00EC1037">
        <w:t xml:space="preserve">10 mM HEPES (pH 7.4), </w:t>
      </w:r>
      <w:r w:rsidR="00AC4D41" w:rsidRPr="00EC1037">
        <w:t xml:space="preserve">20 µL of </w:t>
      </w:r>
      <w:r w:rsidR="00F302A7" w:rsidRPr="00EC1037">
        <w:t>10</w:t>
      </w:r>
      <w:r w:rsidR="00AC4D41" w:rsidRPr="00EC1037">
        <w:t xml:space="preserve">% </w:t>
      </w:r>
      <w:r w:rsidR="00F302A7" w:rsidRPr="00EC1037">
        <w:t xml:space="preserve">w/v TritonX-100, and </w:t>
      </w:r>
      <w:r w:rsidR="00AC4D41" w:rsidRPr="00EC1037">
        <w:t xml:space="preserve">1.25 µL of </w:t>
      </w:r>
      <w:proofErr w:type="spellStart"/>
      <w:r w:rsidR="00C2430F" w:rsidRPr="00EC1037">
        <w:t>RiboGreen</w:t>
      </w:r>
      <w:proofErr w:type="spellEnd"/>
      <w:r w:rsidR="00C2430F" w:rsidRPr="00EC1037">
        <w:t xml:space="preserve"> </w:t>
      </w:r>
      <w:r w:rsidR="00F302A7" w:rsidRPr="00EC1037">
        <w:t xml:space="preserve">for 10 wells of </w:t>
      </w:r>
      <w:r w:rsidR="00E41755" w:rsidRPr="00EC1037">
        <w:t xml:space="preserve">a </w:t>
      </w:r>
      <w:r w:rsidR="00F302A7" w:rsidRPr="00EC1037">
        <w:t>96</w:t>
      </w:r>
      <w:r w:rsidR="009835D3">
        <w:t>-</w:t>
      </w:r>
      <w:r w:rsidR="00F302A7" w:rsidRPr="00EC1037">
        <w:t>well microplate.</w:t>
      </w:r>
      <w:r w:rsidR="00E03CC5" w:rsidRPr="00EC1037">
        <w:br/>
      </w:r>
    </w:p>
    <w:p w14:paraId="15EC9FB6" w14:textId="3C1855EF" w:rsidR="008C1470" w:rsidRPr="00EC1037" w:rsidRDefault="00AF54F2" w:rsidP="00041440">
      <w:pPr>
        <w:pStyle w:val="ListParagraph"/>
        <w:ind w:leftChars="0" w:left="0"/>
        <w:jc w:val="left"/>
      </w:pPr>
      <w:r>
        <w:t>8.5.</w:t>
      </w:r>
      <w:r>
        <w:tab/>
      </w:r>
      <w:r w:rsidR="00F302A7" w:rsidRPr="00EC1037">
        <w:t>Mix the</w:t>
      </w:r>
      <w:r w:rsidR="00AC4D41" w:rsidRPr="00EC1037">
        <w:t xml:space="preserve"> following for Triton (-)</w:t>
      </w:r>
      <w:r w:rsidR="00F302A7" w:rsidRPr="00EC1037">
        <w:t xml:space="preserve"> solution</w:t>
      </w:r>
      <w:r w:rsidR="00AC4D41" w:rsidRPr="00EC1037">
        <w:t>:</w:t>
      </w:r>
      <w:r w:rsidR="00F302A7" w:rsidRPr="00EC1037">
        <w:t xml:space="preserve"> </w:t>
      </w:r>
      <w:r w:rsidR="00AC4D41" w:rsidRPr="00EC1037">
        <w:t xml:space="preserve">1000 µL </w:t>
      </w:r>
      <w:r w:rsidR="00F302A7" w:rsidRPr="00EC1037">
        <w:t xml:space="preserve">of 10 mM HEPES (pH 7.4) and </w:t>
      </w:r>
      <w:r w:rsidR="00AC4D41" w:rsidRPr="00EC1037">
        <w:t xml:space="preserve">1.25 µL of </w:t>
      </w:r>
      <w:proofErr w:type="spellStart"/>
      <w:r w:rsidR="00C2430F" w:rsidRPr="00EC1037">
        <w:t>RiboGreen</w:t>
      </w:r>
      <w:proofErr w:type="spellEnd"/>
      <w:r w:rsidR="00C2430F" w:rsidRPr="00EC1037">
        <w:t xml:space="preserve"> </w:t>
      </w:r>
      <w:r w:rsidR="00F302A7" w:rsidRPr="00EC1037">
        <w:t>for 10 wells of</w:t>
      </w:r>
      <w:r w:rsidR="00AC4D41" w:rsidRPr="00EC1037">
        <w:t xml:space="preserve"> a</w:t>
      </w:r>
      <w:r w:rsidR="00F302A7" w:rsidRPr="00EC1037">
        <w:t xml:space="preserve"> 96</w:t>
      </w:r>
      <w:r w:rsidR="009835D3">
        <w:t>-</w:t>
      </w:r>
      <w:r w:rsidR="00F302A7" w:rsidRPr="00EC1037">
        <w:t>well microplate.</w:t>
      </w:r>
      <w:r w:rsidR="00E03CC5" w:rsidRPr="00EC1037">
        <w:br/>
      </w:r>
    </w:p>
    <w:p w14:paraId="4964F162" w14:textId="462827B7" w:rsidR="00F302A7" w:rsidRPr="00EC1037" w:rsidRDefault="00AF54F2" w:rsidP="00041440">
      <w:pPr>
        <w:pStyle w:val="ListParagraph"/>
        <w:ind w:leftChars="0" w:left="0"/>
        <w:jc w:val="left"/>
      </w:pPr>
      <w:r>
        <w:t>8.6.</w:t>
      </w:r>
      <w:r>
        <w:tab/>
      </w:r>
      <w:r w:rsidR="00F302A7" w:rsidRPr="00EC1037">
        <w:t xml:space="preserve">Pipette 100 µL of the dilution series of siGL4 solution and diluted LNP suspensions into the wells of a </w:t>
      </w:r>
      <w:r w:rsidR="00F773A9" w:rsidRPr="00EC1037">
        <w:t xml:space="preserve">black </w:t>
      </w:r>
      <w:r w:rsidR="00F302A7" w:rsidRPr="00EC1037">
        <w:t>96</w:t>
      </w:r>
      <w:r w:rsidR="009835D3">
        <w:t>-</w:t>
      </w:r>
      <w:r w:rsidR="00F302A7" w:rsidRPr="00EC1037">
        <w:t>well microplate.</w:t>
      </w:r>
    </w:p>
    <w:p w14:paraId="0CD3BB94" w14:textId="77777777" w:rsidR="005552F1" w:rsidRPr="00EC1037" w:rsidRDefault="005552F1" w:rsidP="00E93901">
      <w:pPr>
        <w:pStyle w:val="ListParagraph"/>
        <w:ind w:leftChars="0" w:left="0"/>
        <w:jc w:val="left"/>
      </w:pPr>
    </w:p>
    <w:p w14:paraId="733BBADD" w14:textId="0D88670F" w:rsidR="008C1470" w:rsidRPr="00EC1037" w:rsidRDefault="00F302A7" w:rsidP="00E93901">
      <w:pPr>
        <w:jc w:val="left"/>
        <w:rPr>
          <w:lang w:eastAsia="ja-JP"/>
        </w:rPr>
      </w:pPr>
      <w:r w:rsidRPr="00EC1037">
        <w:t>N</w:t>
      </w:r>
      <w:r w:rsidR="00AC4D41" w:rsidRPr="00EC1037">
        <w:t>OTE</w:t>
      </w:r>
      <w:r w:rsidRPr="00EC1037">
        <w:t xml:space="preserve">: The dilution series of siGL4 solution and diluted LNP suspensions were dispensed into </w:t>
      </w:r>
      <w:r w:rsidR="009835D3">
        <w:t>four</w:t>
      </w:r>
      <w:r w:rsidR="009835D3" w:rsidRPr="00EC1037">
        <w:t xml:space="preserve"> </w:t>
      </w:r>
      <w:r w:rsidRPr="00EC1037">
        <w:t>microwells per condition.</w:t>
      </w:r>
      <w:r w:rsidR="00E03CC5" w:rsidRPr="00EC1037">
        <w:br/>
      </w:r>
    </w:p>
    <w:p w14:paraId="0220E204" w14:textId="18642FF7" w:rsidR="00F302A7" w:rsidRPr="00EC1037" w:rsidRDefault="00AF54F2" w:rsidP="00041440">
      <w:pPr>
        <w:pStyle w:val="ListParagraph"/>
        <w:ind w:leftChars="0" w:left="0"/>
        <w:jc w:val="left"/>
      </w:pPr>
      <w:r>
        <w:t>8.7.</w:t>
      </w:r>
      <w:r>
        <w:tab/>
      </w:r>
      <w:r w:rsidR="00F302A7" w:rsidRPr="00EC1037">
        <w:t>Pipette 100 µL of the detection solution (TritonX-100 (+) or Triton (-)) into the wells.</w:t>
      </w:r>
    </w:p>
    <w:p w14:paraId="75CEA66A" w14:textId="77777777" w:rsidR="005552F1" w:rsidRPr="00EC1037" w:rsidRDefault="005552F1" w:rsidP="00E93901">
      <w:pPr>
        <w:jc w:val="left"/>
      </w:pPr>
    </w:p>
    <w:p w14:paraId="428B6C53" w14:textId="541E653C" w:rsidR="00F302A7" w:rsidRPr="00EC1037" w:rsidRDefault="00F302A7" w:rsidP="00E93901">
      <w:pPr>
        <w:jc w:val="left"/>
      </w:pPr>
      <w:r w:rsidRPr="00EC1037">
        <w:t>N</w:t>
      </w:r>
      <w:r w:rsidR="00F724CD" w:rsidRPr="00EC1037">
        <w:t>OTE</w:t>
      </w:r>
      <w:r w:rsidRPr="00EC1037">
        <w:t xml:space="preserve">: The detection solution (TritonX-100 (+)) was dispensed into </w:t>
      </w:r>
      <w:r w:rsidR="009835D3">
        <w:t>two</w:t>
      </w:r>
      <w:r w:rsidR="009835D3" w:rsidRPr="00EC1037">
        <w:t xml:space="preserve"> </w:t>
      </w:r>
      <w:r w:rsidRPr="00EC1037">
        <w:t>wells per sample</w:t>
      </w:r>
      <w:r w:rsidR="00EF5612" w:rsidRPr="00EC1037">
        <w:t xml:space="preserve"> per </w:t>
      </w:r>
      <w:r w:rsidR="00EF5612" w:rsidRPr="00EC1037">
        <w:lastRenderedPageBreak/>
        <w:t>condition</w:t>
      </w:r>
      <w:r w:rsidR="00E41755" w:rsidRPr="00EC1037">
        <w:t>,</w:t>
      </w:r>
      <w:r w:rsidRPr="00EC1037">
        <w:t xml:space="preserve"> and the TritonX-100 (-) solution was dispensed into </w:t>
      </w:r>
      <w:r w:rsidR="00AC4D41" w:rsidRPr="00EC1037">
        <w:t xml:space="preserve">the </w:t>
      </w:r>
      <w:r w:rsidRPr="00EC1037">
        <w:t>remai</w:t>
      </w:r>
      <w:r w:rsidR="00AC4D41" w:rsidRPr="00EC1037">
        <w:t>ning</w:t>
      </w:r>
      <w:r w:rsidRPr="00EC1037">
        <w:t xml:space="preserve"> </w:t>
      </w:r>
      <w:r w:rsidR="009835D3">
        <w:t>two</w:t>
      </w:r>
      <w:r w:rsidR="009835D3" w:rsidRPr="00EC1037">
        <w:t xml:space="preserve"> </w:t>
      </w:r>
      <w:r w:rsidRPr="00EC1037">
        <w:t xml:space="preserve">wells per </w:t>
      </w:r>
      <w:r w:rsidR="00EF5612" w:rsidRPr="00EC1037">
        <w:t xml:space="preserve">sample </w:t>
      </w:r>
      <w:r w:rsidRPr="00EC1037">
        <w:t>condition.</w:t>
      </w:r>
      <w:r w:rsidR="00E03CC5" w:rsidRPr="00EC1037">
        <w:br/>
      </w:r>
    </w:p>
    <w:p w14:paraId="218A148C" w14:textId="2931AF85" w:rsidR="008C1470" w:rsidRPr="00EC1037" w:rsidRDefault="00AF54F2" w:rsidP="00041440">
      <w:pPr>
        <w:pStyle w:val="ListParagraph"/>
        <w:ind w:leftChars="0" w:left="0"/>
        <w:jc w:val="left"/>
      </w:pPr>
      <w:r>
        <w:t>8.8.</w:t>
      </w:r>
      <w:r>
        <w:tab/>
      </w:r>
      <w:r w:rsidR="00F302A7" w:rsidRPr="00EC1037">
        <w:t>Incubate the microplate for 5 min at room temperature.</w:t>
      </w:r>
      <w:r w:rsidR="00E03CC5" w:rsidRPr="00EC1037">
        <w:br/>
      </w:r>
    </w:p>
    <w:p w14:paraId="221766EE" w14:textId="098E9AF5" w:rsidR="008C1470" w:rsidRPr="00EC1037" w:rsidRDefault="00AF54F2" w:rsidP="00041440">
      <w:pPr>
        <w:pStyle w:val="ListParagraph"/>
        <w:ind w:leftChars="0" w:left="0"/>
        <w:jc w:val="left"/>
      </w:pPr>
      <w:r>
        <w:t>8.9.</w:t>
      </w:r>
      <w:r>
        <w:tab/>
      </w:r>
      <w:r w:rsidR="00F302A7" w:rsidRPr="00EC1037">
        <w:t>Measure the fluorescence intensity using a</w:t>
      </w:r>
      <w:r w:rsidR="009C37FD" w:rsidRPr="00EC1037">
        <w:t xml:space="preserve"> microplate reade</w:t>
      </w:r>
      <w:r w:rsidR="009C37FD" w:rsidRPr="00EC1037">
        <w:rPr>
          <w:color w:val="000000" w:themeColor="text1"/>
        </w:rPr>
        <w:t>r</w:t>
      </w:r>
      <w:r w:rsidR="003A6DE2" w:rsidRPr="00EC1037">
        <w:rPr>
          <w:color w:val="FF0000"/>
        </w:rPr>
        <w:t xml:space="preserve"> </w:t>
      </w:r>
      <w:r w:rsidR="003A6DE2" w:rsidRPr="00EC1037">
        <w:t>at a wavelength of 475 nm</w:t>
      </w:r>
      <w:r w:rsidR="00F302A7" w:rsidRPr="00EC1037">
        <w:rPr>
          <w:lang w:eastAsia="ja-JP"/>
        </w:rPr>
        <w:t>.</w:t>
      </w:r>
      <w:r w:rsidR="00E03CC5" w:rsidRPr="00EC1037">
        <w:br/>
      </w:r>
    </w:p>
    <w:p w14:paraId="7A633524" w14:textId="2187F6F3" w:rsidR="00F302A7" w:rsidRPr="00EC1037" w:rsidRDefault="00AF54F2" w:rsidP="00041440">
      <w:pPr>
        <w:pStyle w:val="ListParagraph"/>
        <w:ind w:leftChars="0" w:left="0"/>
        <w:jc w:val="left"/>
      </w:pPr>
      <w:r>
        <w:t>8.10.</w:t>
      </w:r>
      <w:r>
        <w:tab/>
      </w:r>
      <w:r w:rsidR="00F302A7" w:rsidRPr="00EC1037">
        <w:t>Calculate the siRNA encapsulation efficiency from the following equation</w:t>
      </w:r>
      <w:r w:rsidR="00212B5B" w:rsidRPr="00EC1037">
        <w:fldChar w:fldCharType="begin">
          <w:fldData xml:space="preserve">PEVuZE5vdGU+PENpdGU+PEF1dGhvcj5TYXRvPC9BdXRob3I+PFllYXI+MjAxMjwvWWVhcj48UmVj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</w:fldData>
        </w:fldChar>
      </w:r>
      <w:r w:rsidR="00212B5B" w:rsidRPr="00EC1037">
        <w:instrText xml:space="preserve"> ADDIN EN.CITE </w:instrText>
      </w:r>
      <w:r w:rsidR="00212B5B" w:rsidRPr="00EC1037">
        <w:fldChar w:fldCharType="begin">
          <w:fldData xml:space="preserve">PEVuZE5vdGU+PENpdGU+PEF1dGhvcj5TYXRvPC9BdXRob3I+PFllYXI+MjAxMjwvWWVhcj48UmVj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</w:fldData>
        </w:fldChar>
      </w:r>
      <w:r w:rsidR="00212B5B" w:rsidRPr="00EC1037">
        <w:instrText xml:space="preserve"> ADDIN EN.CITE.DATA </w:instrText>
      </w:r>
      <w:r w:rsidR="00212B5B" w:rsidRPr="00EC1037">
        <w:fldChar w:fldCharType="end"/>
      </w:r>
      <w:r w:rsidR="00212B5B" w:rsidRPr="00EC1037">
        <w:fldChar w:fldCharType="separate"/>
      </w:r>
      <w:r w:rsidR="00212B5B" w:rsidRPr="00EC1037">
        <w:rPr>
          <w:noProof/>
          <w:vertAlign w:val="superscript"/>
        </w:rPr>
        <w:t>19</w:t>
      </w:r>
      <w:r w:rsidR="00212B5B" w:rsidRPr="00EC1037">
        <w:fldChar w:fldCharType="end"/>
      </w:r>
      <w:r w:rsidR="00F302A7" w:rsidRPr="00EC1037">
        <w:t>.</w:t>
      </w:r>
    </w:p>
    <w:p w14:paraId="4AFAA814" w14:textId="77777777" w:rsidR="00F302A7" w:rsidRPr="00EC1037" w:rsidRDefault="00F302A7" w:rsidP="00E93901">
      <w:pPr>
        <w:jc w:val="left"/>
      </w:pPr>
    </w:p>
    <w:p w14:paraId="0FB910A8" w14:textId="2D1E966D" w:rsidR="00F302A7" w:rsidRPr="00D330B1" w:rsidRDefault="008C1470" w:rsidP="00E93901">
      <w:pPr>
        <w:jc w:val="left"/>
      </w:pPr>
      <m:oMathPara>
        <m:oMath>
          <m:r>
            <m:rPr>
              <m:sty m:val="p"/>
            </m:rPr>
            <w:rPr>
              <w:rFonts w:ascii="Cambria Math" w:hAnsi="Cambria Math"/>
            </w:rPr>
            <m:t>s</m:t>
          </m:r>
          <m:r>
            <m:rPr>
              <m:nor/>
            </m:rPr>
            <m:t xml:space="preserve">iRNA encapsulation efficiency </m:t>
          </m:r>
          <m:d>
            <m:dPr>
              <m:begChr m:val="["/>
              <m:endChr m:val="]"/>
              <m:ctrlPr>
                <w:rPr>
                  <w:rFonts w:ascii="Cambria Math" w:hAnsi="Cambria Math"/>
                  <w:iCs/>
                </w:rPr>
              </m:ctrlPr>
            </m:dPr>
            <m:e>
              <m:r>
                <m:rPr>
                  <m:nor/>
                </m:rPr>
                <m:t>%</m:t>
              </m:r>
            </m:e>
          </m:d>
          <m:r>
            <m:rPr>
              <m:nor/>
            </m:rPr>
            <m:t xml:space="preserve">= </m:t>
          </m:r>
          <m:f>
            <m:fPr>
              <m:ctrlPr>
                <w:rPr>
                  <w:rFonts w:ascii="Cambria Math" w:hAnsi="Cambria Math"/>
                  <w:iCs/>
                </w:rPr>
              </m:ctrlPr>
            </m:fPr>
            <m:num>
              <m:r>
                <m:rPr>
                  <m:nor/>
                </m:rPr>
                <m:t>siRNA concentration of Triton (+) - siRNA concentration of Triton (-)</m:t>
              </m:r>
            </m:num>
            <m:den>
              <m:r>
                <m:rPr>
                  <m:nor/>
                </m:rPr>
                <m:t>siRNA concentration of Triton (+)</m:t>
              </m:r>
            </m:den>
          </m:f>
          <m:r>
            <m:rPr>
              <m:nor/>
            </m:rPr>
            <m:t xml:space="preserve"> ×100</m:t>
          </m:r>
        </m:oMath>
      </m:oMathPara>
    </w:p>
    <w:p w14:paraId="6FB2C36C" w14:textId="77777777" w:rsidR="008C1470" w:rsidRPr="00EC1037" w:rsidRDefault="008C1470" w:rsidP="00E93901">
      <w:pPr>
        <w:jc w:val="left"/>
      </w:pPr>
    </w:p>
    <w:p w14:paraId="73ECC977" w14:textId="77777777" w:rsidR="008C1470" w:rsidRPr="00EC1037" w:rsidRDefault="008C1470" w:rsidP="00E93901">
      <w:pPr>
        <w:jc w:val="left"/>
      </w:pPr>
    </w:p>
    <w:p w14:paraId="49C0A9C3" w14:textId="097D8F18" w:rsidR="00F302A7" w:rsidRPr="00EC1037" w:rsidRDefault="008C1470" w:rsidP="00E93901">
      <w:pPr>
        <w:jc w:val="left"/>
        <w:rPr>
          <w:b/>
          <w:bCs/>
        </w:rPr>
      </w:pPr>
      <w:r w:rsidRPr="00EC1037">
        <w:rPr>
          <w:b/>
          <w:bCs/>
        </w:rPr>
        <w:t>9</w:t>
      </w:r>
      <w:r w:rsidR="00F302A7" w:rsidRPr="00EC1037">
        <w:rPr>
          <w:b/>
          <w:bCs/>
        </w:rPr>
        <w:t>.</w:t>
      </w:r>
      <w:r w:rsidR="00AF54F2">
        <w:rPr>
          <w:b/>
          <w:bCs/>
        </w:rPr>
        <w:tab/>
      </w:r>
      <w:r w:rsidR="00F302A7" w:rsidRPr="00EC1037">
        <w:rPr>
          <w:b/>
          <w:bCs/>
        </w:rPr>
        <w:t>Cell culture</w:t>
      </w:r>
    </w:p>
    <w:p w14:paraId="424E6702" w14:textId="77777777" w:rsidR="005552F1" w:rsidRPr="00EC1037" w:rsidRDefault="005552F1" w:rsidP="00E93901">
      <w:pPr>
        <w:pStyle w:val="ListParagraph"/>
        <w:ind w:leftChars="0" w:left="0"/>
        <w:jc w:val="left"/>
      </w:pPr>
    </w:p>
    <w:p w14:paraId="3AF66535" w14:textId="59237159" w:rsidR="008C1470" w:rsidRPr="00EC1037" w:rsidRDefault="00AF54F2" w:rsidP="00041440">
      <w:pPr>
        <w:pStyle w:val="ListParagraph"/>
        <w:ind w:leftChars="0" w:left="0"/>
        <w:jc w:val="left"/>
      </w:pPr>
      <w:r>
        <w:t>9.1.</w:t>
      </w:r>
      <w:r>
        <w:tab/>
      </w:r>
      <w:r w:rsidR="00F302A7" w:rsidRPr="00EC1037">
        <w:t xml:space="preserve">Prepare a growth medium containing DMEM, heat-inactivated 10% FBS, 100 U/mL penicillin, 100 </w:t>
      </w:r>
      <w:r w:rsidR="00C947B8" w:rsidRPr="00EC1037">
        <w:t>µ</w:t>
      </w:r>
      <w:r w:rsidR="00F302A7" w:rsidRPr="00EC1037">
        <w:t xml:space="preserve">g/mL streptomycin, and 400 </w:t>
      </w:r>
      <w:r w:rsidR="00C947B8" w:rsidRPr="00EC1037">
        <w:t>µ</w:t>
      </w:r>
      <w:r w:rsidR="00F302A7" w:rsidRPr="00EC1037">
        <w:t>g/mL G418.</w:t>
      </w:r>
      <w:r w:rsidR="00E03CC5" w:rsidRPr="00EC1037">
        <w:br/>
      </w:r>
    </w:p>
    <w:p w14:paraId="76ABE2C8" w14:textId="5F18D29B" w:rsidR="00F302A7" w:rsidRPr="00EC1037" w:rsidRDefault="00AF54F2" w:rsidP="00041440">
      <w:pPr>
        <w:pStyle w:val="ListParagraph"/>
        <w:ind w:leftChars="0" w:left="0"/>
        <w:jc w:val="left"/>
      </w:pPr>
      <w:r>
        <w:t>9.2.</w:t>
      </w:r>
      <w:r>
        <w:tab/>
      </w:r>
      <w:r w:rsidR="00F302A7" w:rsidRPr="00EC1037">
        <w:t>Culture He</w:t>
      </w:r>
      <w:r w:rsidR="003967D5" w:rsidRPr="00EC1037">
        <w:t>L</w:t>
      </w:r>
      <w:r w:rsidR="00F302A7" w:rsidRPr="00EC1037">
        <w:t xml:space="preserve">a cells stably expressing firefly and </w:t>
      </w:r>
      <w:proofErr w:type="spellStart"/>
      <w:r w:rsidR="00F302A7" w:rsidRPr="00EC1037">
        <w:t>Renilla</w:t>
      </w:r>
      <w:proofErr w:type="spellEnd"/>
      <w:r w:rsidR="00F302A7" w:rsidRPr="00EC1037">
        <w:t xml:space="preserve"> luciferase (HeLa-</w:t>
      </w:r>
      <w:proofErr w:type="spellStart"/>
      <w:r w:rsidR="00F302A7" w:rsidRPr="00EC1037">
        <w:t>dluc</w:t>
      </w:r>
      <w:proofErr w:type="spellEnd"/>
      <w:r w:rsidR="00F302A7" w:rsidRPr="00EC1037">
        <w:t xml:space="preserve">) in a 100 mm TC-treated cell culture dish containing </w:t>
      </w:r>
      <w:r w:rsidR="00D114DA">
        <w:t xml:space="preserve">the </w:t>
      </w:r>
      <w:r w:rsidR="00F302A7" w:rsidRPr="00EC1037">
        <w:t>growth medium at 37</w:t>
      </w:r>
      <w:r w:rsidR="00AC4D41" w:rsidRPr="00EC1037">
        <w:t xml:space="preserve"> </w:t>
      </w:r>
      <w:r w:rsidR="00F302A7" w:rsidRPr="00EC1037">
        <w:t>°C in</w:t>
      </w:r>
      <w:r w:rsidR="00AC4D41" w:rsidRPr="00EC1037">
        <w:t xml:space="preserve"> a</w:t>
      </w:r>
      <w:r w:rsidR="00F302A7" w:rsidRPr="00EC1037">
        <w:t xml:space="preserve"> 5% CO</w:t>
      </w:r>
      <w:r w:rsidR="00F302A7" w:rsidRPr="00EC1037">
        <w:rPr>
          <w:vertAlign w:val="subscript"/>
        </w:rPr>
        <w:t>2</w:t>
      </w:r>
      <w:r w:rsidR="00AC4D41" w:rsidRPr="00EC1037">
        <w:rPr>
          <w:vertAlign w:val="subscript"/>
        </w:rPr>
        <w:t xml:space="preserve"> </w:t>
      </w:r>
      <w:r w:rsidR="00AC4D41" w:rsidRPr="00EC1037">
        <w:t>incubator</w:t>
      </w:r>
      <w:r w:rsidR="00F302A7" w:rsidRPr="00EC1037">
        <w:t>.</w:t>
      </w:r>
    </w:p>
    <w:p w14:paraId="13681D31" w14:textId="77777777" w:rsidR="008C1470" w:rsidRPr="00EC1037" w:rsidRDefault="008C1470" w:rsidP="00E93901">
      <w:pPr>
        <w:jc w:val="left"/>
      </w:pPr>
    </w:p>
    <w:p w14:paraId="3B280BF7" w14:textId="30E747BD" w:rsidR="00F302A7" w:rsidRPr="00EC1037" w:rsidRDefault="00F302A7" w:rsidP="00E93901">
      <w:pPr>
        <w:jc w:val="left"/>
        <w:rPr>
          <w:b/>
          <w:bCs/>
        </w:rPr>
      </w:pPr>
      <w:r w:rsidRPr="00EC1037">
        <w:rPr>
          <w:b/>
          <w:bCs/>
        </w:rPr>
        <w:t>1</w:t>
      </w:r>
      <w:r w:rsidR="008C1470" w:rsidRPr="00EC1037">
        <w:rPr>
          <w:b/>
          <w:bCs/>
        </w:rPr>
        <w:t>0</w:t>
      </w:r>
      <w:r w:rsidRPr="00EC1037">
        <w:rPr>
          <w:b/>
          <w:bCs/>
        </w:rPr>
        <w:t>.</w:t>
      </w:r>
      <w:r w:rsidR="00AF54F2">
        <w:rPr>
          <w:b/>
          <w:bCs/>
        </w:rPr>
        <w:tab/>
      </w:r>
      <w:r w:rsidRPr="00EC1037">
        <w:rPr>
          <w:b/>
          <w:bCs/>
        </w:rPr>
        <w:t>Cell viability assay</w:t>
      </w:r>
    </w:p>
    <w:p w14:paraId="01BBBC7C" w14:textId="77777777" w:rsidR="005552F1" w:rsidRPr="00EC1037" w:rsidRDefault="005552F1" w:rsidP="00E93901">
      <w:pPr>
        <w:pStyle w:val="ListParagraph"/>
        <w:ind w:leftChars="0" w:left="0"/>
        <w:jc w:val="left"/>
      </w:pPr>
    </w:p>
    <w:p w14:paraId="59B9AB2D" w14:textId="7196A34C" w:rsidR="00AC4D41" w:rsidRPr="00EC1037" w:rsidRDefault="00AF54F2" w:rsidP="00041440">
      <w:pPr>
        <w:pStyle w:val="ListParagraph"/>
        <w:ind w:leftChars="0" w:left="0"/>
        <w:jc w:val="left"/>
      </w:pPr>
      <w:r>
        <w:t>10.1.</w:t>
      </w:r>
      <w:r>
        <w:tab/>
      </w:r>
      <w:r w:rsidR="00F302A7" w:rsidRPr="00EC1037">
        <w:t xml:space="preserve">Seed 100 µL of a suspension of HeLa cells in </w:t>
      </w:r>
      <w:r w:rsidR="00D114DA">
        <w:t xml:space="preserve">the </w:t>
      </w:r>
      <w:r w:rsidR="00F302A7" w:rsidRPr="00EC1037">
        <w:t xml:space="preserve">growth medium (6 </w:t>
      </w:r>
      <w:r w:rsidR="009835D3">
        <w:t>x</w:t>
      </w:r>
      <w:r w:rsidR="00F302A7" w:rsidRPr="00EC1037">
        <w:t xml:space="preserve"> 10</w:t>
      </w:r>
      <w:r w:rsidR="00F302A7" w:rsidRPr="00EC1037">
        <w:rPr>
          <w:vertAlign w:val="superscript"/>
        </w:rPr>
        <w:t>3</w:t>
      </w:r>
      <w:r w:rsidR="00F302A7" w:rsidRPr="00EC1037">
        <w:t xml:space="preserve"> cells/well) in a 96</w:t>
      </w:r>
      <w:r w:rsidR="009835D3">
        <w:t>-</w:t>
      </w:r>
      <w:r w:rsidR="00F302A7" w:rsidRPr="00EC1037">
        <w:t>well microplate.</w:t>
      </w:r>
    </w:p>
    <w:p w14:paraId="01B18DC2" w14:textId="77777777" w:rsidR="00AC4D41" w:rsidRPr="00EC1037" w:rsidRDefault="00AC4D41" w:rsidP="00E93901">
      <w:pPr>
        <w:pStyle w:val="ListParagraph"/>
        <w:ind w:leftChars="0" w:left="0"/>
        <w:jc w:val="left"/>
      </w:pPr>
    </w:p>
    <w:p w14:paraId="1FFCC230" w14:textId="3A6BEC96" w:rsidR="008C1470" w:rsidRPr="00EC1037" w:rsidRDefault="00AC4D41" w:rsidP="00E93901">
      <w:pPr>
        <w:pStyle w:val="ListParagraph"/>
        <w:ind w:leftChars="0" w:left="0"/>
        <w:jc w:val="left"/>
      </w:pPr>
      <w:r w:rsidRPr="00EC1037">
        <w:t>NOTE: Cells were counted using a cell counter plate and a microscope.</w:t>
      </w:r>
      <w:r w:rsidR="00E03CC5" w:rsidRPr="00EC1037">
        <w:br/>
      </w:r>
    </w:p>
    <w:p w14:paraId="0C29AD48" w14:textId="10409390" w:rsidR="008C1470" w:rsidRPr="00EC1037" w:rsidRDefault="00AF54F2" w:rsidP="00041440">
      <w:pPr>
        <w:pStyle w:val="ListParagraph"/>
        <w:ind w:leftChars="0" w:left="0"/>
        <w:jc w:val="left"/>
      </w:pPr>
      <w:r>
        <w:t>10.2.</w:t>
      </w:r>
      <w:r>
        <w:tab/>
      </w:r>
      <w:r w:rsidR="00F302A7" w:rsidRPr="00EC1037">
        <w:t>Incubate the microplate for 24 h at 37</w:t>
      </w:r>
      <w:r w:rsidR="00EF5612" w:rsidRPr="00EC1037">
        <w:t xml:space="preserve"> </w:t>
      </w:r>
      <w:r w:rsidR="00F302A7" w:rsidRPr="00EC1037">
        <w:t xml:space="preserve">°C in </w:t>
      </w:r>
      <w:r w:rsidR="00AC4D41" w:rsidRPr="00EC1037">
        <w:t xml:space="preserve">a </w:t>
      </w:r>
      <w:r w:rsidR="00F302A7" w:rsidRPr="00EC1037">
        <w:t xml:space="preserve">5% </w:t>
      </w:r>
      <w:r w:rsidR="00AC4D41" w:rsidRPr="00EC1037">
        <w:t>CO</w:t>
      </w:r>
      <w:r w:rsidR="00AC4D41" w:rsidRPr="00EC1037">
        <w:rPr>
          <w:vertAlign w:val="subscript"/>
        </w:rPr>
        <w:t xml:space="preserve">2 </w:t>
      </w:r>
      <w:r w:rsidR="00AC4D41" w:rsidRPr="00EC1037">
        <w:t>incubator</w:t>
      </w:r>
      <w:r w:rsidR="00F302A7" w:rsidRPr="00EC1037">
        <w:t>.</w:t>
      </w:r>
      <w:r w:rsidR="00E03CC5" w:rsidRPr="00EC1037">
        <w:br/>
      </w:r>
    </w:p>
    <w:p w14:paraId="60454107" w14:textId="313FA0CD" w:rsidR="008C1470" w:rsidRPr="00EC1037" w:rsidRDefault="00AF54F2" w:rsidP="00041440">
      <w:pPr>
        <w:pStyle w:val="ListParagraph"/>
        <w:ind w:leftChars="0" w:left="0"/>
        <w:jc w:val="left"/>
      </w:pPr>
      <w:r>
        <w:t>10.3.</w:t>
      </w:r>
      <w:r>
        <w:tab/>
      </w:r>
      <w:r w:rsidR="00F302A7" w:rsidRPr="00EC1037">
        <w:t xml:space="preserve">Dilute the siRNA-loaded LNPs with DMEM (FBS (-)) at the concentrations of 1, </w:t>
      </w:r>
      <w:r w:rsidR="00166A3A" w:rsidRPr="00EC1037">
        <w:t>2</w:t>
      </w:r>
      <w:r w:rsidR="00F302A7" w:rsidRPr="00EC1037">
        <w:t xml:space="preserve">0, and </w:t>
      </w:r>
      <w:r w:rsidR="00166A3A" w:rsidRPr="00EC1037">
        <w:t>5</w:t>
      </w:r>
      <w:r w:rsidR="00F302A7" w:rsidRPr="00EC1037">
        <w:t xml:space="preserve">0 </w:t>
      </w:r>
      <w:proofErr w:type="spellStart"/>
      <w:r w:rsidR="00F302A7" w:rsidRPr="00EC1037">
        <w:t>nM</w:t>
      </w:r>
      <w:proofErr w:type="spellEnd"/>
      <w:r w:rsidR="00F302A7" w:rsidRPr="00EC1037">
        <w:t xml:space="preserve"> siRNAs.</w:t>
      </w:r>
      <w:r w:rsidR="00E03CC5" w:rsidRPr="00EC1037">
        <w:br/>
      </w:r>
    </w:p>
    <w:p w14:paraId="0915C1C4" w14:textId="08DAD0C6" w:rsidR="008C1470" w:rsidRPr="00EC1037" w:rsidRDefault="00AF54F2" w:rsidP="00041440">
      <w:pPr>
        <w:pStyle w:val="ListParagraph"/>
        <w:ind w:leftChars="0" w:left="0"/>
        <w:jc w:val="left"/>
      </w:pPr>
      <w:r>
        <w:t>10.4.</w:t>
      </w:r>
      <w:r>
        <w:tab/>
      </w:r>
      <w:r w:rsidR="00F302A7" w:rsidRPr="00EC1037">
        <w:t xml:space="preserve">Dispense 100 µL of the diluted </w:t>
      </w:r>
      <w:proofErr w:type="gramStart"/>
      <w:r w:rsidR="00F302A7" w:rsidRPr="00EC1037">
        <w:t>siRNA</w:t>
      </w:r>
      <w:r w:rsidR="00AC4D41" w:rsidRPr="00EC1037">
        <w:t>-</w:t>
      </w:r>
      <w:r w:rsidR="00F302A7" w:rsidRPr="00EC1037">
        <w:t>loaded</w:t>
      </w:r>
      <w:proofErr w:type="gramEnd"/>
      <w:r w:rsidR="00F302A7" w:rsidRPr="00EC1037">
        <w:t xml:space="preserve"> LNP suspension per well.</w:t>
      </w:r>
      <w:r w:rsidR="00E03CC5" w:rsidRPr="00EC1037">
        <w:br/>
      </w:r>
    </w:p>
    <w:p w14:paraId="5B4131F6" w14:textId="3C45355A" w:rsidR="008C1470" w:rsidRPr="00EC1037" w:rsidRDefault="00AF54F2" w:rsidP="00041440">
      <w:pPr>
        <w:pStyle w:val="ListParagraph"/>
        <w:ind w:leftChars="0" w:left="0"/>
        <w:jc w:val="left"/>
      </w:pPr>
      <w:r>
        <w:t>10.5.</w:t>
      </w:r>
      <w:r>
        <w:tab/>
      </w:r>
      <w:r w:rsidR="00F302A7" w:rsidRPr="00EC1037">
        <w:t>Incubate the microplate for 4 h at 37</w:t>
      </w:r>
      <w:r w:rsidR="00AC4D41" w:rsidRPr="00EC1037">
        <w:t xml:space="preserve"> </w:t>
      </w:r>
      <w:r w:rsidR="00F302A7" w:rsidRPr="00EC1037">
        <w:t xml:space="preserve">°C </w:t>
      </w:r>
      <w:r w:rsidR="00AC4D41" w:rsidRPr="00EC1037">
        <w:t>in a 5% CO</w:t>
      </w:r>
      <w:r w:rsidR="00AC4D41" w:rsidRPr="00EC1037">
        <w:rPr>
          <w:vertAlign w:val="subscript"/>
        </w:rPr>
        <w:t xml:space="preserve">2 </w:t>
      </w:r>
      <w:r w:rsidR="00AC4D41" w:rsidRPr="00EC1037">
        <w:t>incubator</w:t>
      </w:r>
      <w:r w:rsidR="00F302A7" w:rsidRPr="00EC1037">
        <w:t>.</w:t>
      </w:r>
      <w:r w:rsidR="00E03CC5" w:rsidRPr="00EC1037">
        <w:br/>
      </w:r>
    </w:p>
    <w:p w14:paraId="05034189" w14:textId="7C07FC00" w:rsidR="008C1470" w:rsidRPr="00EC1037" w:rsidRDefault="00AF54F2" w:rsidP="00041440">
      <w:pPr>
        <w:pStyle w:val="ListParagraph"/>
        <w:ind w:leftChars="0" w:left="0"/>
        <w:jc w:val="left"/>
      </w:pPr>
      <w:r>
        <w:t>10.6.</w:t>
      </w:r>
      <w:r>
        <w:tab/>
      </w:r>
      <w:r w:rsidR="00F302A7" w:rsidRPr="00EC1037">
        <w:t>Remove the LNP suspension and add 100 µL of DMEM (FBS (+)).</w:t>
      </w:r>
      <w:r w:rsidR="00E03CC5" w:rsidRPr="00EC1037">
        <w:br/>
      </w:r>
    </w:p>
    <w:p w14:paraId="19D68AD3" w14:textId="7307CD9D" w:rsidR="008C1470" w:rsidRPr="00EC1037" w:rsidRDefault="00AF54F2" w:rsidP="00041440">
      <w:pPr>
        <w:pStyle w:val="ListParagraph"/>
        <w:ind w:leftChars="0" w:left="0"/>
        <w:jc w:val="left"/>
      </w:pPr>
      <w:r>
        <w:t>10.7.</w:t>
      </w:r>
      <w:r>
        <w:tab/>
      </w:r>
      <w:r w:rsidR="00F302A7" w:rsidRPr="00EC1037">
        <w:t>Incubate the microplate for 20 h at 37</w:t>
      </w:r>
      <w:r w:rsidR="00EF5612" w:rsidRPr="00EC1037">
        <w:t xml:space="preserve"> </w:t>
      </w:r>
      <w:r w:rsidR="00F302A7" w:rsidRPr="00EC1037">
        <w:t xml:space="preserve">°C in </w:t>
      </w:r>
      <w:r w:rsidR="00AC4D41" w:rsidRPr="00EC1037">
        <w:t>a 5% CO</w:t>
      </w:r>
      <w:r w:rsidR="00AC4D41" w:rsidRPr="00EC1037">
        <w:rPr>
          <w:vertAlign w:val="subscript"/>
        </w:rPr>
        <w:t xml:space="preserve">2 </w:t>
      </w:r>
      <w:r w:rsidR="00AC4D41" w:rsidRPr="00EC1037">
        <w:t>incubator</w:t>
      </w:r>
      <w:r w:rsidR="00F302A7" w:rsidRPr="00EC1037">
        <w:t>.</w:t>
      </w:r>
      <w:r w:rsidR="00E03CC5" w:rsidRPr="00EC1037">
        <w:br/>
      </w:r>
    </w:p>
    <w:p w14:paraId="2E51584F" w14:textId="18B88DF9" w:rsidR="00F302A7" w:rsidRPr="00EC1037" w:rsidRDefault="00AF54F2" w:rsidP="00041440">
      <w:pPr>
        <w:pStyle w:val="ListParagraph"/>
        <w:ind w:leftChars="0" w:left="0"/>
        <w:jc w:val="left"/>
      </w:pPr>
      <w:r>
        <w:t>10.8.</w:t>
      </w:r>
      <w:r>
        <w:tab/>
      </w:r>
      <w:r w:rsidR="00F302A7" w:rsidRPr="00EC1037">
        <w:t>Measure the cell viability</w:t>
      </w:r>
      <w:r w:rsidR="00320A69" w:rsidRPr="00EC1037">
        <w:t xml:space="preserve"> using a commercially available kit</w:t>
      </w:r>
      <w:r w:rsidR="00F302A7" w:rsidRPr="00EC1037">
        <w:t xml:space="preserve"> according to the </w:t>
      </w:r>
      <w:r w:rsidR="00F302A7" w:rsidRPr="00EC1037">
        <w:lastRenderedPageBreak/>
        <w:t>manufacturer's protocol.</w:t>
      </w:r>
    </w:p>
    <w:p w14:paraId="51382E00" w14:textId="77777777" w:rsidR="005552F1" w:rsidRPr="00EC1037" w:rsidRDefault="005552F1" w:rsidP="00E93901">
      <w:pPr>
        <w:jc w:val="left"/>
      </w:pPr>
    </w:p>
    <w:p w14:paraId="01B59429" w14:textId="152AA142" w:rsidR="00F302A7" w:rsidRPr="00EC1037" w:rsidRDefault="00F302A7" w:rsidP="00E93901">
      <w:pPr>
        <w:jc w:val="left"/>
      </w:pPr>
      <w:r w:rsidRPr="00EC1037">
        <w:t>N</w:t>
      </w:r>
      <w:r w:rsidR="00AC4D41" w:rsidRPr="00EC1037">
        <w:t>OTE</w:t>
      </w:r>
      <w:r w:rsidRPr="00EC1037">
        <w:t>: D-PBS (-)</w:t>
      </w:r>
      <w:r w:rsidR="0021563F" w:rsidRPr="00EC1037">
        <w:t xml:space="preserve"> </w:t>
      </w:r>
      <w:r w:rsidR="003967D5" w:rsidRPr="00EC1037">
        <w:t xml:space="preserve">was used </w:t>
      </w:r>
      <w:r w:rsidR="00C2430F" w:rsidRPr="00EC1037">
        <w:t xml:space="preserve">as </w:t>
      </w:r>
      <w:r w:rsidRPr="00EC1037">
        <w:t xml:space="preserve">the </w:t>
      </w:r>
      <w:r w:rsidR="00E41755" w:rsidRPr="00EC1037">
        <w:t>negative control</w:t>
      </w:r>
      <w:r w:rsidR="0021563F" w:rsidRPr="00EC1037">
        <w:t>.</w:t>
      </w:r>
    </w:p>
    <w:p w14:paraId="30E87075" w14:textId="77777777" w:rsidR="008C1470" w:rsidRPr="00EC1037" w:rsidRDefault="008C1470" w:rsidP="00E93901">
      <w:pPr>
        <w:jc w:val="left"/>
      </w:pPr>
    </w:p>
    <w:p w14:paraId="2E01AAFC" w14:textId="595FF9A0" w:rsidR="00F302A7" w:rsidRPr="00EC1037" w:rsidRDefault="00F302A7" w:rsidP="00E93901">
      <w:pPr>
        <w:jc w:val="left"/>
        <w:rPr>
          <w:b/>
          <w:bCs/>
        </w:rPr>
      </w:pPr>
      <w:r w:rsidRPr="00EC1037">
        <w:rPr>
          <w:b/>
          <w:bCs/>
        </w:rPr>
        <w:t>1</w:t>
      </w:r>
      <w:r w:rsidR="008C1470" w:rsidRPr="00EC1037">
        <w:rPr>
          <w:b/>
          <w:bCs/>
        </w:rPr>
        <w:t>1</w:t>
      </w:r>
      <w:r w:rsidRPr="00EC1037">
        <w:rPr>
          <w:b/>
          <w:bCs/>
        </w:rPr>
        <w:t>.</w:t>
      </w:r>
      <w:r w:rsidR="00AF54F2">
        <w:rPr>
          <w:b/>
          <w:bCs/>
        </w:rPr>
        <w:tab/>
      </w:r>
      <w:r w:rsidRPr="00EC1037">
        <w:rPr>
          <w:b/>
          <w:bCs/>
        </w:rPr>
        <w:t>Luciferase gene knockdown assay</w:t>
      </w:r>
    </w:p>
    <w:p w14:paraId="0A5C26A9" w14:textId="77777777" w:rsidR="005552F1" w:rsidRPr="00EC1037" w:rsidRDefault="005552F1" w:rsidP="00E93901">
      <w:pPr>
        <w:pStyle w:val="ListParagraph"/>
        <w:ind w:leftChars="0" w:left="0"/>
        <w:jc w:val="left"/>
      </w:pPr>
    </w:p>
    <w:p w14:paraId="07654CA6" w14:textId="778425F4" w:rsidR="008C1470" w:rsidRPr="00EC1037" w:rsidRDefault="00AF54F2" w:rsidP="00041440">
      <w:pPr>
        <w:pStyle w:val="ListParagraph"/>
        <w:ind w:leftChars="0" w:left="0"/>
        <w:jc w:val="left"/>
      </w:pPr>
      <w:r>
        <w:t>11.1.</w:t>
      </w:r>
      <w:r>
        <w:tab/>
      </w:r>
      <w:r w:rsidR="00F302A7" w:rsidRPr="00EC1037">
        <w:t xml:space="preserve">Seed 75 µL of a suspension of HeLa cells in </w:t>
      </w:r>
      <w:r w:rsidR="00D114DA">
        <w:t>the</w:t>
      </w:r>
      <w:r w:rsidR="00D114DA" w:rsidRPr="00EC1037">
        <w:t xml:space="preserve"> </w:t>
      </w:r>
      <w:r w:rsidR="00F302A7" w:rsidRPr="00EC1037">
        <w:t xml:space="preserve">growth medium (4.5 </w:t>
      </w:r>
      <w:r w:rsidR="009334C6">
        <w:t>x</w:t>
      </w:r>
      <w:r w:rsidR="00F302A7" w:rsidRPr="00EC1037">
        <w:t xml:space="preserve"> 10</w:t>
      </w:r>
      <w:r w:rsidR="00F302A7" w:rsidRPr="00EC1037">
        <w:rPr>
          <w:vertAlign w:val="superscript"/>
        </w:rPr>
        <w:t>3</w:t>
      </w:r>
      <w:r w:rsidR="00F302A7" w:rsidRPr="00EC1037">
        <w:t xml:space="preserve"> cells/well) in a 96</w:t>
      </w:r>
      <w:r w:rsidR="009334C6">
        <w:t>-</w:t>
      </w:r>
      <w:r w:rsidR="00F302A7" w:rsidRPr="00EC1037">
        <w:t>well microplate.</w:t>
      </w:r>
      <w:r w:rsidR="00E03CC5" w:rsidRPr="00EC1037">
        <w:br/>
      </w:r>
    </w:p>
    <w:p w14:paraId="5D7692AC" w14:textId="504CE85B" w:rsidR="008C1470" w:rsidRPr="00EC1037" w:rsidRDefault="00AF54F2" w:rsidP="00041440">
      <w:pPr>
        <w:pStyle w:val="ListParagraph"/>
        <w:ind w:leftChars="0" w:left="0"/>
        <w:jc w:val="left"/>
      </w:pPr>
      <w:r>
        <w:t>11.2.</w:t>
      </w:r>
      <w:r>
        <w:tab/>
      </w:r>
      <w:r w:rsidR="00F302A7" w:rsidRPr="00EC1037">
        <w:t>Incubate the microplate for 24 h at 37</w:t>
      </w:r>
      <w:r w:rsidR="00AC4D41" w:rsidRPr="00EC1037">
        <w:t xml:space="preserve"> </w:t>
      </w:r>
      <w:r w:rsidR="00F302A7" w:rsidRPr="00EC1037">
        <w:t xml:space="preserve">°C in </w:t>
      </w:r>
      <w:r w:rsidR="00AC4D41" w:rsidRPr="00EC1037">
        <w:t>a 5% CO</w:t>
      </w:r>
      <w:r w:rsidR="00AC4D41" w:rsidRPr="00EC1037">
        <w:rPr>
          <w:vertAlign w:val="subscript"/>
        </w:rPr>
        <w:t xml:space="preserve">2 </w:t>
      </w:r>
      <w:r w:rsidR="00AC4D41" w:rsidRPr="00EC1037">
        <w:t>incubator</w:t>
      </w:r>
      <w:r w:rsidR="00F302A7" w:rsidRPr="00EC1037">
        <w:t>.</w:t>
      </w:r>
      <w:r w:rsidR="00E03CC5" w:rsidRPr="00EC1037">
        <w:br/>
      </w:r>
    </w:p>
    <w:p w14:paraId="4A80FE1D" w14:textId="0455BD18" w:rsidR="008C1470" w:rsidRPr="00EC1037" w:rsidRDefault="00AF54F2" w:rsidP="00041440">
      <w:pPr>
        <w:pStyle w:val="ListParagraph"/>
        <w:ind w:leftChars="0" w:left="0"/>
        <w:jc w:val="left"/>
      </w:pPr>
      <w:r>
        <w:t>11.3.</w:t>
      </w:r>
      <w:r>
        <w:tab/>
      </w:r>
      <w:r w:rsidR="00F302A7" w:rsidRPr="00EC1037">
        <w:t xml:space="preserve">Dilute the siRNA-loaded LNPs with DMEM (FBS (-)) at the concentrations of 1, </w:t>
      </w:r>
      <w:r w:rsidR="00166A3A" w:rsidRPr="00EC1037">
        <w:t>2</w:t>
      </w:r>
      <w:r w:rsidR="00F302A7" w:rsidRPr="00EC1037">
        <w:t xml:space="preserve">0, and </w:t>
      </w:r>
      <w:r w:rsidR="00166A3A" w:rsidRPr="00EC1037">
        <w:t>5</w:t>
      </w:r>
      <w:r w:rsidR="00F302A7" w:rsidRPr="00EC1037">
        <w:t xml:space="preserve">0 </w:t>
      </w:r>
      <w:proofErr w:type="spellStart"/>
      <w:r w:rsidR="00F302A7" w:rsidRPr="00EC1037">
        <w:t>nM</w:t>
      </w:r>
      <w:proofErr w:type="spellEnd"/>
      <w:r w:rsidR="00F302A7" w:rsidRPr="00EC1037">
        <w:t xml:space="preserve"> siRNAs.</w:t>
      </w:r>
      <w:r w:rsidR="00E03CC5" w:rsidRPr="00EC1037">
        <w:br/>
      </w:r>
    </w:p>
    <w:p w14:paraId="528AC058" w14:textId="6381B1E5" w:rsidR="008C1470" w:rsidRPr="00EC1037" w:rsidRDefault="00AF54F2" w:rsidP="00041440">
      <w:pPr>
        <w:pStyle w:val="ListParagraph"/>
        <w:ind w:leftChars="0" w:left="0"/>
        <w:jc w:val="left"/>
      </w:pPr>
      <w:r>
        <w:t>11.4.</w:t>
      </w:r>
      <w:r>
        <w:tab/>
      </w:r>
      <w:r w:rsidR="00F302A7" w:rsidRPr="00EC1037">
        <w:t xml:space="preserve">Dispense 75 µL of the diluted </w:t>
      </w:r>
      <w:proofErr w:type="gramStart"/>
      <w:r w:rsidR="00F302A7" w:rsidRPr="00EC1037">
        <w:t>siRNA-loaded</w:t>
      </w:r>
      <w:proofErr w:type="gramEnd"/>
      <w:r w:rsidR="00F302A7" w:rsidRPr="00EC1037">
        <w:t xml:space="preserve"> LNP suspension per one well.</w:t>
      </w:r>
      <w:r w:rsidR="00E03CC5" w:rsidRPr="00EC1037">
        <w:br/>
      </w:r>
    </w:p>
    <w:p w14:paraId="47372D96" w14:textId="4EB9F350" w:rsidR="008C1470" w:rsidRPr="00EC1037" w:rsidRDefault="00AF54F2" w:rsidP="00041440">
      <w:pPr>
        <w:pStyle w:val="ListParagraph"/>
        <w:ind w:leftChars="0" w:left="0"/>
        <w:jc w:val="left"/>
      </w:pPr>
      <w:r>
        <w:t>11.5.</w:t>
      </w:r>
      <w:r>
        <w:tab/>
      </w:r>
      <w:r w:rsidR="00F302A7" w:rsidRPr="00EC1037">
        <w:t>Incubate the microplate for 4 h at 37</w:t>
      </w:r>
      <w:r w:rsidR="00EF5612" w:rsidRPr="00EC1037">
        <w:t xml:space="preserve"> </w:t>
      </w:r>
      <w:r w:rsidR="00F302A7" w:rsidRPr="00EC1037">
        <w:t xml:space="preserve">°C in </w:t>
      </w:r>
      <w:r w:rsidR="00AC4D41" w:rsidRPr="00EC1037">
        <w:t>a 5% CO</w:t>
      </w:r>
      <w:r w:rsidR="00AC4D41" w:rsidRPr="00EC1037">
        <w:rPr>
          <w:vertAlign w:val="subscript"/>
        </w:rPr>
        <w:t xml:space="preserve">2 </w:t>
      </w:r>
      <w:r w:rsidR="00AC4D41" w:rsidRPr="00EC1037">
        <w:t>incubator</w:t>
      </w:r>
      <w:r w:rsidR="00F302A7" w:rsidRPr="00EC1037">
        <w:t>.</w:t>
      </w:r>
      <w:r w:rsidR="00E03CC5" w:rsidRPr="00EC1037">
        <w:br/>
      </w:r>
    </w:p>
    <w:p w14:paraId="6C8B5AC5" w14:textId="451F92F8" w:rsidR="008C1470" w:rsidRPr="00EC1037" w:rsidRDefault="00AF54F2" w:rsidP="00041440">
      <w:pPr>
        <w:pStyle w:val="ListParagraph"/>
        <w:ind w:leftChars="0" w:left="0"/>
        <w:jc w:val="left"/>
      </w:pPr>
      <w:r>
        <w:t>11.6.</w:t>
      </w:r>
      <w:r>
        <w:tab/>
      </w:r>
      <w:r w:rsidR="00F302A7" w:rsidRPr="00EC1037">
        <w:t>Remove the LNP suspension and add 75 µL of DMEM (FBS (+)).</w:t>
      </w:r>
      <w:r w:rsidR="00E03CC5" w:rsidRPr="00EC1037">
        <w:br/>
      </w:r>
    </w:p>
    <w:p w14:paraId="0AEAF395" w14:textId="05078497" w:rsidR="008C1470" w:rsidRPr="00EC1037" w:rsidRDefault="00AF54F2" w:rsidP="00041440">
      <w:pPr>
        <w:pStyle w:val="ListParagraph"/>
        <w:ind w:leftChars="0" w:left="0"/>
        <w:jc w:val="left"/>
      </w:pPr>
      <w:r>
        <w:t>11.7.</w:t>
      </w:r>
      <w:r>
        <w:tab/>
      </w:r>
      <w:r w:rsidR="00F302A7" w:rsidRPr="00EC1037">
        <w:t>Incubate the microplate for 20 h at 37</w:t>
      </w:r>
      <w:r w:rsidR="00EF5612" w:rsidRPr="00EC1037">
        <w:t xml:space="preserve"> </w:t>
      </w:r>
      <w:r w:rsidR="00F302A7" w:rsidRPr="00EC1037">
        <w:t xml:space="preserve">°C in </w:t>
      </w:r>
      <w:r w:rsidR="00AC4D41" w:rsidRPr="00EC1037">
        <w:t>a 5% CO</w:t>
      </w:r>
      <w:r w:rsidR="00AC4D41" w:rsidRPr="00EC1037">
        <w:rPr>
          <w:vertAlign w:val="subscript"/>
        </w:rPr>
        <w:t xml:space="preserve">2 </w:t>
      </w:r>
      <w:r w:rsidR="00AC4D41" w:rsidRPr="00EC1037">
        <w:t>incubator</w:t>
      </w:r>
      <w:r w:rsidR="00F302A7" w:rsidRPr="00EC1037">
        <w:t>.</w:t>
      </w:r>
      <w:r w:rsidR="00E03CC5" w:rsidRPr="00EC1037">
        <w:br/>
      </w:r>
    </w:p>
    <w:p w14:paraId="3FAABE2A" w14:textId="7E3690D5" w:rsidR="00F302A7" w:rsidRPr="00EC1037" w:rsidRDefault="00AF54F2" w:rsidP="00041440">
      <w:pPr>
        <w:pStyle w:val="ListParagraph"/>
        <w:ind w:leftChars="0" w:left="0"/>
        <w:jc w:val="left"/>
      </w:pPr>
      <w:r>
        <w:t>11.8.</w:t>
      </w:r>
      <w:r>
        <w:tab/>
      </w:r>
      <w:r w:rsidR="00F302A7" w:rsidRPr="00EC1037">
        <w:t xml:space="preserve">Measure the luciferase expression using </w:t>
      </w:r>
      <w:r w:rsidR="00320A69" w:rsidRPr="00EC1037">
        <w:t>a commercially available kit</w:t>
      </w:r>
      <w:r w:rsidR="00F302A7" w:rsidRPr="00EC1037">
        <w:t xml:space="preserve"> according to the manufacturer's protocol.</w:t>
      </w:r>
    </w:p>
    <w:p w14:paraId="5ED22429" w14:textId="77777777" w:rsidR="00BF736A" w:rsidRPr="00EC1037" w:rsidRDefault="00BF736A" w:rsidP="00E93901">
      <w:pPr>
        <w:pStyle w:val="ListParagraph"/>
        <w:ind w:leftChars="0" w:left="0"/>
        <w:jc w:val="left"/>
      </w:pPr>
    </w:p>
    <w:p w14:paraId="1F69FCD5" w14:textId="3C2A8BD7" w:rsidR="006E4797" w:rsidRPr="00EC1037" w:rsidRDefault="00F302A7" w:rsidP="00E93901">
      <w:pPr>
        <w:jc w:val="left"/>
      </w:pPr>
      <w:r w:rsidRPr="00EC1037">
        <w:t>N</w:t>
      </w:r>
      <w:r w:rsidR="00F724CD" w:rsidRPr="00EC1037">
        <w:t>OTE</w:t>
      </w:r>
      <w:r w:rsidRPr="00EC1037">
        <w:t>: We used D-PBS (-)</w:t>
      </w:r>
      <w:r w:rsidR="0021563F" w:rsidRPr="00EC1037">
        <w:t xml:space="preserve"> </w:t>
      </w:r>
      <w:r w:rsidR="00EF5612" w:rsidRPr="00EC1037">
        <w:t xml:space="preserve">as </w:t>
      </w:r>
      <w:r w:rsidRPr="00EC1037">
        <w:t>the negative</w:t>
      </w:r>
      <w:r w:rsidR="0021563F" w:rsidRPr="00EC1037">
        <w:t xml:space="preserve"> </w:t>
      </w:r>
      <w:r w:rsidRPr="00EC1037">
        <w:t>control.</w:t>
      </w:r>
    </w:p>
    <w:p w14:paraId="4015356B" w14:textId="77777777" w:rsidR="006E4797" w:rsidRPr="00EC1037" w:rsidRDefault="006E4797" w:rsidP="00EC1037">
      <w:pPr>
        <w:pBdr>
          <w:top w:val="nil"/>
          <w:left w:val="nil"/>
          <w:bottom w:val="nil"/>
          <w:right w:val="nil"/>
          <w:between w:val="nil"/>
        </w:pBdr>
        <w:rPr>
          <w:b/>
        </w:rPr>
      </w:pPr>
    </w:p>
    <w:p w14:paraId="08AF3300" w14:textId="13B6EB84" w:rsidR="006E4797" w:rsidRPr="00EC1037" w:rsidRDefault="00551D82" w:rsidP="00EC1037">
      <w:pPr>
        <w:pBdr>
          <w:top w:val="nil"/>
          <w:left w:val="nil"/>
          <w:bottom w:val="nil"/>
          <w:right w:val="nil"/>
          <w:between w:val="nil"/>
        </w:pBdr>
        <w:rPr>
          <w:lang w:eastAsia="ja-JP"/>
        </w:rPr>
      </w:pPr>
      <w:r w:rsidRPr="00EC1037">
        <w:rPr>
          <w:b/>
        </w:rPr>
        <w:t>REPRESENTATIVE RESULTS:</w:t>
      </w:r>
    </w:p>
    <w:p w14:paraId="02A9DEB5" w14:textId="43CE13AE" w:rsidR="00BB4C9B" w:rsidRPr="00EC1037" w:rsidRDefault="00E62CE3" w:rsidP="00EC1037">
      <w:r w:rsidRPr="00EC1037">
        <w:rPr>
          <w:b/>
          <w:bCs/>
        </w:rPr>
        <w:t>Figure</w:t>
      </w:r>
      <w:r w:rsidR="00550020" w:rsidRPr="00EC1037">
        <w:rPr>
          <w:b/>
          <w:bCs/>
        </w:rPr>
        <w:t xml:space="preserve"> 2</w:t>
      </w:r>
      <w:proofErr w:type="gramStart"/>
      <w:r w:rsidR="00EF5612" w:rsidRPr="00EC1037">
        <w:rPr>
          <w:b/>
          <w:bCs/>
        </w:rPr>
        <w:t>A</w:t>
      </w:r>
      <w:r w:rsidR="003F5E24">
        <w:rPr>
          <w:b/>
          <w:bCs/>
        </w:rPr>
        <w:t>,</w:t>
      </w:r>
      <w:r w:rsidR="00EF5612" w:rsidRPr="00EC1037">
        <w:rPr>
          <w:b/>
          <w:bCs/>
        </w:rPr>
        <w:t>B</w:t>
      </w:r>
      <w:proofErr w:type="gramEnd"/>
      <w:r w:rsidR="00550020" w:rsidRPr="00EC1037">
        <w:rPr>
          <w:b/>
          <w:bCs/>
        </w:rPr>
        <w:t xml:space="preserve"> </w:t>
      </w:r>
      <w:r w:rsidR="003F5E24" w:rsidRPr="00EC1037">
        <w:t>sho</w:t>
      </w:r>
      <w:r w:rsidR="003F5E24">
        <w:t>ws</w:t>
      </w:r>
      <w:r w:rsidR="003F5E24" w:rsidRPr="00EC1037">
        <w:t xml:space="preserve"> </w:t>
      </w:r>
      <w:r w:rsidR="0038327A" w:rsidRPr="00EC1037">
        <w:t xml:space="preserve">the POPC LNP size distribution produced at different flow conditions. </w:t>
      </w:r>
      <w:r w:rsidRPr="00EC1037">
        <w:t>The microfluidic-based</w:t>
      </w:r>
      <w:r w:rsidR="0038327A" w:rsidRPr="00EC1037">
        <w:t xml:space="preserve"> LNP preparation method can control the </w:t>
      </w:r>
      <w:r w:rsidR="00101E96" w:rsidRPr="00EC1037">
        <w:t>size of LNPs by the flow conditions such as the total flow rate</w:t>
      </w:r>
      <w:r w:rsidR="00BF736A" w:rsidRPr="00EC1037">
        <w:t xml:space="preserve"> (TFR) </w:t>
      </w:r>
      <w:r w:rsidR="00101E96" w:rsidRPr="00EC1037">
        <w:t xml:space="preserve">and the FRR. </w:t>
      </w:r>
      <w:r w:rsidRPr="00EC1037">
        <w:t>Compared</w:t>
      </w:r>
      <w:r w:rsidR="00101E96" w:rsidRPr="00EC1037">
        <w:t xml:space="preserve"> with the typical microfluidic devices</w:t>
      </w:r>
      <w:r w:rsidRPr="00EC1037">
        <w:t>,</w:t>
      </w:r>
      <w:r w:rsidR="00101E96" w:rsidRPr="00EC1037">
        <w:t xml:space="preserve"> including the chaotic mixer device and the flow-focusing microfluidic device, the </w:t>
      </w:r>
      <w:proofErr w:type="spellStart"/>
      <w:r w:rsidR="00101E96" w:rsidRPr="00EC1037">
        <w:t>iLiNP</w:t>
      </w:r>
      <w:proofErr w:type="spellEnd"/>
      <w:r w:rsidR="00101E96" w:rsidRPr="00EC1037">
        <w:t xml:space="preserve"> device enabled precise LNP size control </w:t>
      </w:r>
      <w:r w:rsidRPr="00EC1037">
        <w:t>ranging</w:t>
      </w:r>
      <w:r w:rsidR="00101E96" w:rsidRPr="00EC1037">
        <w:t xml:space="preserve"> from 20 to 100 nm (</w:t>
      </w:r>
      <w:r w:rsidR="00101E96" w:rsidRPr="00EC1037">
        <w:rPr>
          <w:b/>
          <w:bCs/>
        </w:rPr>
        <w:t>Figure 2</w:t>
      </w:r>
      <w:r w:rsidR="00101E96" w:rsidRPr="00EC1037">
        <w:t xml:space="preserve">). </w:t>
      </w:r>
      <w:r w:rsidR="00F724CD" w:rsidRPr="00EC1037">
        <w:t>S</w:t>
      </w:r>
      <w:r w:rsidR="00101E96" w:rsidRPr="00EC1037">
        <w:t xml:space="preserve">mall-sized LNPs </w:t>
      </w:r>
      <w:r w:rsidR="00F724CD" w:rsidRPr="00EC1037">
        <w:t xml:space="preserve">are </w:t>
      </w:r>
      <w:r w:rsidR="00101E96" w:rsidRPr="00EC1037">
        <w:t xml:space="preserve">formed </w:t>
      </w:r>
      <w:r w:rsidR="00F724CD" w:rsidRPr="00EC1037">
        <w:t>at</w:t>
      </w:r>
      <w:r w:rsidR="00101E96" w:rsidRPr="00EC1037">
        <w:t xml:space="preserve"> high total flow rate </w:t>
      </w:r>
      <w:r w:rsidR="004D45A8" w:rsidRPr="00EC1037">
        <w:t>condition</w:t>
      </w:r>
      <w:r w:rsidR="00F724CD" w:rsidRPr="00EC1037">
        <w:t>s</w:t>
      </w:r>
      <w:r w:rsidR="004D45A8" w:rsidRPr="00EC1037">
        <w:t>. In addition, the LNP sizes formed at the FRR of 5 were smaller than those of the FRR of 3, regardless of the total flow rate</w:t>
      </w:r>
      <w:r w:rsidR="00B466BA" w:rsidRPr="00EC1037">
        <w:fldChar w:fldCharType="begin">
          <w:fldData xml:space="preserve">PEVuZE5vdGU+PENpdGU+PEF1dGhvcj5LaW11cmE8L0F1dGhvcj48WWVhcj4yMDE4PC9ZZWFyPjxS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==
</w:fldData>
        </w:fldChar>
      </w:r>
      <w:r w:rsidR="00931F32" w:rsidRPr="00EC1037">
        <w:instrText xml:space="preserve"> ADDIN EN.CITE </w:instrText>
      </w:r>
      <w:r w:rsidR="00931F32" w:rsidRPr="00EC1037">
        <w:fldChar w:fldCharType="begin">
          <w:fldData xml:space="preserve">PEVuZE5vdGU+PENpdGU+PEF1dGhvcj5LaW11cmE8L0F1dGhvcj48WWVhcj4yMDE4PC9ZZWFyPjxS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==
</w:fldData>
        </w:fldChar>
      </w:r>
      <w:r w:rsidR="00931F32" w:rsidRPr="00EC1037">
        <w:instrText xml:space="preserve"> ADDIN EN.CITE.DATA </w:instrText>
      </w:r>
      <w:r w:rsidR="00931F32" w:rsidRPr="00EC1037">
        <w:fldChar w:fldCharType="end"/>
      </w:r>
      <w:r w:rsidR="00B466BA" w:rsidRPr="00EC1037">
        <w:fldChar w:fldCharType="separate"/>
      </w:r>
      <w:r w:rsidR="00931F32" w:rsidRPr="00EC1037">
        <w:rPr>
          <w:noProof/>
          <w:vertAlign w:val="superscript"/>
        </w:rPr>
        <w:t>13</w:t>
      </w:r>
      <w:r w:rsidR="00B466BA" w:rsidRPr="00EC1037">
        <w:fldChar w:fldCharType="end"/>
      </w:r>
      <w:r w:rsidR="00B466BA" w:rsidRPr="00EC1037">
        <w:t>.</w:t>
      </w:r>
    </w:p>
    <w:p w14:paraId="6CD3F978" w14:textId="1B164FC1" w:rsidR="009E6AFE" w:rsidRPr="00EC1037" w:rsidRDefault="009E6AFE" w:rsidP="00EC1037"/>
    <w:p w14:paraId="05CB2B1A" w14:textId="4AFBA200" w:rsidR="00BB4C9B" w:rsidRPr="00EC1037" w:rsidRDefault="009E6AFE" w:rsidP="00EC1037">
      <w:proofErr w:type="gramStart"/>
      <w:r w:rsidRPr="00EC1037">
        <w:t>siRNA-loaded</w:t>
      </w:r>
      <w:proofErr w:type="gramEnd"/>
      <w:r w:rsidRPr="00EC1037">
        <w:t xml:space="preserve"> LNPs </w:t>
      </w:r>
      <w:r w:rsidR="0048534A" w:rsidRPr="00EC1037">
        <w:t>we</w:t>
      </w:r>
      <w:r w:rsidR="000B4C7E" w:rsidRPr="00EC1037">
        <w:t xml:space="preserve">re also prepared </w:t>
      </w:r>
      <w:r w:rsidRPr="00EC1037">
        <w:t xml:space="preserve">using the </w:t>
      </w:r>
      <w:proofErr w:type="spellStart"/>
      <w:r w:rsidRPr="00EC1037">
        <w:t>iLiNP</w:t>
      </w:r>
      <w:proofErr w:type="spellEnd"/>
      <w:r w:rsidRPr="00EC1037">
        <w:t xml:space="preserve"> device (</w:t>
      </w:r>
      <w:r w:rsidRPr="00EC1037">
        <w:rPr>
          <w:b/>
          <w:bCs/>
        </w:rPr>
        <w:t>Figure 3</w:t>
      </w:r>
      <w:r w:rsidR="002A6A29" w:rsidRPr="00EC1037">
        <w:rPr>
          <w:b/>
          <w:bCs/>
        </w:rPr>
        <w:t>A</w:t>
      </w:r>
      <w:r w:rsidRPr="00EC1037">
        <w:t xml:space="preserve">). </w:t>
      </w:r>
      <w:r w:rsidR="00237348" w:rsidRPr="00EC1037">
        <w:t xml:space="preserve">For the </w:t>
      </w:r>
      <w:proofErr w:type="gramStart"/>
      <w:r w:rsidR="00237348" w:rsidRPr="00EC1037">
        <w:t>siRNA-loaded</w:t>
      </w:r>
      <w:proofErr w:type="gramEnd"/>
      <w:r w:rsidR="00237348" w:rsidRPr="00EC1037">
        <w:t xml:space="preserve"> LNP preparation, DOTAP, a cationic lipid, </w:t>
      </w:r>
      <w:r w:rsidR="00C86369" w:rsidRPr="00EC1037">
        <w:t>was</w:t>
      </w:r>
      <w:r w:rsidR="000B4C7E" w:rsidRPr="00EC1037">
        <w:t xml:space="preserve"> used </w:t>
      </w:r>
      <w:r w:rsidR="00C86369" w:rsidRPr="00EC1037">
        <w:t>to encapsulate the siRNA into the LNPs effectively</w:t>
      </w:r>
      <w:r w:rsidR="00237348" w:rsidRPr="00EC1037">
        <w:t xml:space="preserve">. </w:t>
      </w:r>
      <w:r w:rsidR="00B54475" w:rsidRPr="00EC1037">
        <w:rPr>
          <w:lang w:eastAsia="ja-JP"/>
        </w:rPr>
        <w:t xml:space="preserve">The </w:t>
      </w:r>
      <w:proofErr w:type="spellStart"/>
      <w:r w:rsidR="00B54475" w:rsidRPr="00EC1037">
        <w:rPr>
          <w:lang w:eastAsia="ja-JP"/>
        </w:rPr>
        <w:t>iLiNP</w:t>
      </w:r>
      <w:proofErr w:type="spellEnd"/>
      <w:r w:rsidR="00B54475" w:rsidRPr="00EC1037">
        <w:rPr>
          <w:lang w:eastAsia="ja-JP"/>
        </w:rPr>
        <w:t xml:space="preserve"> device produced 90 nm</w:t>
      </w:r>
      <w:r w:rsidR="003F5E24">
        <w:rPr>
          <w:lang w:eastAsia="ja-JP"/>
        </w:rPr>
        <w:t xml:space="preserve"> </w:t>
      </w:r>
      <w:r w:rsidR="00B54475" w:rsidRPr="00EC1037">
        <w:rPr>
          <w:lang w:eastAsia="ja-JP"/>
        </w:rPr>
        <w:t>sized siRNA-loaded cationic LNPs with narrow distribution (</w:t>
      </w:r>
      <w:r w:rsidR="00B54475" w:rsidRPr="00EC1037">
        <w:rPr>
          <w:b/>
          <w:bCs/>
          <w:lang w:eastAsia="ja-JP"/>
        </w:rPr>
        <w:t>Figure 3</w:t>
      </w:r>
      <w:proofErr w:type="gramStart"/>
      <w:r w:rsidR="00F453E4" w:rsidRPr="00EC1037">
        <w:rPr>
          <w:b/>
          <w:bCs/>
          <w:lang w:eastAsia="ja-JP"/>
        </w:rPr>
        <w:t>A</w:t>
      </w:r>
      <w:r w:rsidR="00F8082D" w:rsidRPr="00EC1037">
        <w:rPr>
          <w:b/>
          <w:bCs/>
          <w:lang w:eastAsia="ja-JP"/>
        </w:rPr>
        <w:t>,</w:t>
      </w:r>
      <w:r w:rsidR="00F453E4" w:rsidRPr="00EC1037">
        <w:rPr>
          <w:b/>
          <w:bCs/>
          <w:lang w:eastAsia="ja-JP"/>
        </w:rPr>
        <w:t>B</w:t>
      </w:r>
      <w:proofErr w:type="gramEnd"/>
      <w:r w:rsidR="00B54475" w:rsidRPr="00EC1037">
        <w:rPr>
          <w:lang w:eastAsia="ja-JP"/>
        </w:rPr>
        <w:t xml:space="preserve">). The siRNA encapsulation efficiency was </w:t>
      </w:r>
      <w:r w:rsidR="00922DE0" w:rsidRPr="00EC1037">
        <w:rPr>
          <w:lang w:eastAsia="ja-JP"/>
        </w:rPr>
        <w:t>95</w:t>
      </w:r>
      <w:r w:rsidR="00B54475" w:rsidRPr="00EC1037">
        <w:rPr>
          <w:lang w:eastAsia="ja-JP"/>
        </w:rPr>
        <w:t>%</w:t>
      </w:r>
      <w:r w:rsidR="00922DE0" w:rsidRPr="00EC1037">
        <w:rPr>
          <w:lang w:eastAsia="ja-JP"/>
        </w:rPr>
        <w:t xml:space="preserve"> because of the electrostatic interaction between the cationic lipid and negatively</w:t>
      </w:r>
      <w:r w:rsidR="00BF736A" w:rsidRPr="00EC1037">
        <w:rPr>
          <w:lang w:eastAsia="ja-JP"/>
        </w:rPr>
        <w:t xml:space="preserve"> </w:t>
      </w:r>
      <w:r w:rsidR="00922DE0" w:rsidRPr="00EC1037">
        <w:rPr>
          <w:lang w:eastAsia="ja-JP"/>
        </w:rPr>
        <w:t>charged siRNAs</w:t>
      </w:r>
      <w:r w:rsidR="006B683C" w:rsidRPr="00EC1037">
        <w:rPr>
          <w:lang w:eastAsia="ja-JP"/>
        </w:rPr>
        <w:t xml:space="preserve"> (</w:t>
      </w:r>
      <w:r w:rsidR="006B683C" w:rsidRPr="00EC1037">
        <w:rPr>
          <w:b/>
          <w:bCs/>
          <w:lang w:eastAsia="ja-JP"/>
        </w:rPr>
        <w:t xml:space="preserve">Figure </w:t>
      </w:r>
      <w:r w:rsidR="00F453E4" w:rsidRPr="00EC1037">
        <w:rPr>
          <w:b/>
          <w:bCs/>
          <w:lang w:eastAsia="ja-JP"/>
        </w:rPr>
        <w:t>3C</w:t>
      </w:r>
      <w:r w:rsidR="006B683C" w:rsidRPr="00EC1037">
        <w:rPr>
          <w:lang w:eastAsia="ja-JP"/>
        </w:rPr>
        <w:t>)</w:t>
      </w:r>
      <w:r w:rsidR="00B54475" w:rsidRPr="00EC1037">
        <w:rPr>
          <w:lang w:eastAsia="ja-JP"/>
        </w:rPr>
        <w:t>.</w:t>
      </w:r>
    </w:p>
    <w:p w14:paraId="05E037DC" w14:textId="1F2FE85B" w:rsidR="00BB4C9B" w:rsidRPr="00EC1037" w:rsidRDefault="00BB4C9B" w:rsidP="00EC1037"/>
    <w:p w14:paraId="46A768B5" w14:textId="39F11540" w:rsidR="00BB4C9B" w:rsidRPr="00EC1037" w:rsidRDefault="000B4C7E" w:rsidP="00EC1037">
      <w:pPr>
        <w:rPr>
          <w:lang w:eastAsia="ja-JP"/>
        </w:rPr>
      </w:pPr>
      <w:r w:rsidRPr="00EC1037">
        <w:t>C</w:t>
      </w:r>
      <w:r w:rsidR="006B683C" w:rsidRPr="00EC1037">
        <w:t xml:space="preserve">ytotoxicity and the gene silencing activity of </w:t>
      </w:r>
      <w:r w:rsidR="0099119C" w:rsidRPr="00EC1037">
        <w:t>90 nm</w:t>
      </w:r>
      <w:r w:rsidR="003F5E24">
        <w:t xml:space="preserve"> </w:t>
      </w:r>
      <w:r w:rsidR="0099119C" w:rsidRPr="00EC1037">
        <w:t xml:space="preserve">sized </w:t>
      </w:r>
      <w:proofErr w:type="gramStart"/>
      <w:r w:rsidR="006B683C" w:rsidRPr="00EC1037">
        <w:t>siRNA-loaded</w:t>
      </w:r>
      <w:proofErr w:type="gramEnd"/>
      <w:r w:rsidR="006B683C" w:rsidRPr="00EC1037">
        <w:t xml:space="preserve"> LNPs </w:t>
      </w:r>
      <w:r w:rsidRPr="00EC1037">
        <w:t xml:space="preserve">were evaluated as shown in </w:t>
      </w:r>
      <w:r w:rsidR="003F5E24" w:rsidRPr="00EC1037">
        <w:rPr>
          <w:b/>
          <w:bCs/>
        </w:rPr>
        <w:t>Figur</w:t>
      </w:r>
      <w:r w:rsidR="003F5E24">
        <w:rPr>
          <w:b/>
          <w:bCs/>
        </w:rPr>
        <w:t>e</w:t>
      </w:r>
      <w:r w:rsidR="003F5E24" w:rsidRPr="00EC1037">
        <w:rPr>
          <w:b/>
          <w:bCs/>
        </w:rPr>
        <w:t xml:space="preserve"> </w:t>
      </w:r>
      <w:r w:rsidR="00F453E4" w:rsidRPr="00EC1037">
        <w:rPr>
          <w:b/>
          <w:bCs/>
        </w:rPr>
        <w:t>4</w:t>
      </w:r>
      <w:r w:rsidR="006B683C" w:rsidRPr="00EC1037">
        <w:rPr>
          <w:b/>
          <w:bCs/>
        </w:rPr>
        <w:t xml:space="preserve"> and </w:t>
      </w:r>
      <w:r w:rsidR="003F5E24">
        <w:rPr>
          <w:b/>
          <w:bCs/>
        </w:rPr>
        <w:t xml:space="preserve">Figure </w:t>
      </w:r>
      <w:r w:rsidR="00F453E4" w:rsidRPr="00EC1037">
        <w:rPr>
          <w:b/>
          <w:bCs/>
        </w:rPr>
        <w:t>5</w:t>
      </w:r>
      <w:r w:rsidR="006B683C" w:rsidRPr="00EC1037">
        <w:t>.</w:t>
      </w:r>
      <w:r w:rsidR="00B21F7E" w:rsidRPr="00EC1037">
        <w:t xml:space="preserve"> </w:t>
      </w:r>
      <w:proofErr w:type="gramStart"/>
      <w:r w:rsidR="00B21F7E" w:rsidRPr="00EC1037">
        <w:t>siRNA-loaded</w:t>
      </w:r>
      <w:proofErr w:type="gramEnd"/>
      <w:r w:rsidR="00B21F7E" w:rsidRPr="00EC1037">
        <w:t xml:space="preserve"> LNPs did show cytotoxicity at a dose of </w:t>
      </w:r>
      <w:r w:rsidR="00166A3A" w:rsidRPr="00EC1037">
        <w:t>1</w:t>
      </w:r>
      <w:r w:rsidR="00B7432B" w:rsidRPr="00EC1037">
        <w:t>0</w:t>
      </w:r>
      <w:r w:rsidR="00BF656A" w:rsidRPr="00EC1037">
        <w:t xml:space="preserve"> </w:t>
      </w:r>
      <w:r w:rsidR="00B7432B" w:rsidRPr="00EC1037">
        <w:t>and 10</w:t>
      </w:r>
      <w:r w:rsidR="00BF656A" w:rsidRPr="00EC1037">
        <w:t>0</w:t>
      </w:r>
      <w:r w:rsidR="00B21F7E" w:rsidRPr="00EC1037">
        <w:t xml:space="preserve"> </w:t>
      </w:r>
      <w:proofErr w:type="spellStart"/>
      <w:r w:rsidR="00B21F7E" w:rsidRPr="00EC1037">
        <w:lastRenderedPageBreak/>
        <w:t>nM</w:t>
      </w:r>
      <w:proofErr w:type="spellEnd"/>
      <w:r w:rsidR="00B21F7E" w:rsidRPr="00EC1037">
        <w:t xml:space="preserve"> siRNA. </w:t>
      </w:r>
      <w:r w:rsidR="001E22DC" w:rsidRPr="00EC1037">
        <w:t xml:space="preserve">We also confirmed </w:t>
      </w:r>
      <w:r w:rsidR="00E62CE3" w:rsidRPr="00EC1037">
        <w:t xml:space="preserve">that </w:t>
      </w:r>
      <w:r w:rsidR="001E22DC" w:rsidRPr="00EC1037">
        <w:t>the expression level of luciferase was decreased depending on the siRNA concentration. T</w:t>
      </w:r>
      <w:r w:rsidR="00DA6F2C" w:rsidRPr="00EC1037">
        <w:t xml:space="preserve">he </w:t>
      </w:r>
      <w:proofErr w:type="gramStart"/>
      <w:r w:rsidR="00DA6F2C" w:rsidRPr="00EC1037">
        <w:t>siRNA-loaded</w:t>
      </w:r>
      <w:proofErr w:type="gramEnd"/>
      <w:r w:rsidR="00DA6F2C" w:rsidRPr="00EC1037">
        <w:t xml:space="preserve"> LNPs suppressed 80% luciferase expression at a dose of </w:t>
      </w:r>
      <w:r w:rsidR="00842B3A" w:rsidRPr="00EC1037">
        <w:t>10</w:t>
      </w:r>
      <w:r w:rsidR="00DA6F2C" w:rsidRPr="00EC1037">
        <w:t xml:space="preserve">0 </w:t>
      </w:r>
      <w:proofErr w:type="spellStart"/>
      <w:r w:rsidR="00DA6F2C" w:rsidRPr="00EC1037">
        <w:t>nM</w:t>
      </w:r>
      <w:proofErr w:type="spellEnd"/>
      <w:r w:rsidR="00DA6F2C" w:rsidRPr="00EC1037">
        <w:t xml:space="preserve"> siRNA.</w:t>
      </w:r>
      <w:r w:rsidR="009B1A64" w:rsidRPr="00EC1037">
        <w:t xml:space="preserve"> The effect of LNP size on the gene silencing activity </w:t>
      </w:r>
      <w:r w:rsidR="00564E68" w:rsidRPr="00EC1037">
        <w:t xml:space="preserve">was </w:t>
      </w:r>
      <w:r w:rsidR="009B1A64" w:rsidRPr="00EC1037">
        <w:t>reported previously</w:t>
      </w:r>
      <w:r w:rsidR="009B1A64" w:rsidRPr="00EC1037">
        <w:fldChar w:fldCharType="begin">
          <w:fldData xml:space="preserve">PEVuZE5vdGU+PENpdGU+PEF1dGhvcj5LaW11cmE8L0F1dGhvcj48WWVhcj4yMDIxPC9ZZWFyPjxS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==
</w:fldData>
        </w:fldChar>
      </w:r>
      <w:r w:rsidR="009B1A64" w:rsidRPr="00EC1037">
        <w:instrText xml:space="preserve"> ADDIN EN.CITE </w:instrText>
      </w:r>
      <w:r w:rsidR="009B1A64" w:rsidRPr="00EC1037">
        <w:fldChar w:fldCharType="begin">
          <w:fldData xml:space="preserve">PEVuZE5vdGU+PENpdGU+PEF1dGhvcj5LaW11cmE8L0F1dGhvcj48WWVhcj4yMDIxPC9ZZWFyPjxS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==
</w:fldData>
        </w:fldChar>
      </w:r>
      <w:r w:rsidR="009B1A64" w:rsidRPr="00EC1037">
        <w:instrText xml:space="preserve"> ADDIN EN.CITE.DATA </w:instrText>
      </w:r>
      <w:r w:rsidR="009B1A64" w:rsidRPr="00EC1037">
        <w:fldChar w:fldCharType="end"/>
      </w:r>
      <w:r w:rsidR="009B1A64" w:rsidRPr="00EC1037">
        <w:fldChar w:fldCharType="separate"/>
      </w:r>
      <w:r w:rsidR="009B1A64" w:rsidRPr="00EC1037">
        <w:rPr>
          <w:noProof/>
          <w:vertAlign w:val="superscript"/>
        </w:rPr>
        <w:t>6,13,17</w:t>
      </w:r>
      <w:r w:rsidR="009B1A64" w:rsidRPr="00EC1037">
        <w:fldChar w:fldCharType="end"/>
      </w:r>
      <w:r w:rsidR="009B1A64" w:rsidRPr="00EC1037">
        <w:t>.</w:t>
      </w:r>
    </w:p>
    <w:p w14:paraId="079B5679" w14:textId="77777777" w:rsidR="006E4797" w:rsidRPr="00EC1037" w:rsidRDefault="006E4797" w:rsidP="00EC1037">
      <w:pPr>
        <w:rPr>
          <w:lang w:eastAsia="ja-JP"/>
        </w:rPr>
      </w:pPr>
    </w:p>
    <w:p w14:paraId="6D510784" w14:textId="391BDA98" w:rsidR="006E4797" w:rsidRPr="00EC1037" w:rsidRDefault="00551D82" w:rsidP="00EC1037">
      <w:r w:rsidRPr="00EC1037">
        <w:rPr>
          <w:b/>
        </w:rPr>
        <w:t>FIGURE AND TABLE LEGENDS:</w:t>
      </w:r>
    </w:p>
    <w:p w14:paraId="0D18779F" w14:textId="570E1F52" w:rsidR="00012E95" w:rsidRPr="00EC1037" w:rsidRDefault="00012E95" w:rsidP="00EC1037">
      <w:pPr>
        <w:rPr>
          <w:lang w:eastAsia="ja-JP"/>
        </w:rPr>
      </w:pPr>
      <w:r w:rsidRPr="00EC1037">
        <w:rPr>
          <w:b/>
          <w:bCs/>
          <w:lang w:eastAsia="ja-JP"/>
        </w:rPr>
        <w:t xml:space="preserve">Figure 1: </w:t>
      </w:r>
      <w:r w:rsidR="005F2A1F" w:rsidRPr="00EC1037">
        <w:rPr>
          <w:b/>
          <w:bCs/>
          <w:lang w:eastAsia="ja-JP"/>
        </w:rPr>
        <w:t xml:space="preserve">(A) </w:t>
      </w:r>
      <w:r w:rsidRPr="00EC1037">
        <w:rPr>
          <w:b/>
          <w:bCs/>
          <w:lang w:eastAsia="ja-JP"/>
        </w:rPr>
        <w:t>Schematic il</w:t>
      </w:r>
      <w:r w:rsidR="00C947B8" w:rsidRPr="00EC1037">
        <w:rPr>
          <w:b/>
          <w:bCs/>
          <w:lang w:eastAsia="ja-JP"/>
        </w:rPr>
        <w:t>lustration</w:t>
      </w:r>
      <w:r w:rsidR="00F8020E" w:rsidRPr="00EC1037">
        <w:rPr>
          <w:b/>
          <w:bCs/>
          <w:lang w:eastAsia="ja-JP"/>
        </w:rPr>
        <w:t xml:space="preserve"> and </w:t>
      </w:r>
      <w:r w:rsidR="005F2A1F" w:rsidRPr="00EC1037">
        <w:rPr>
          <w:b/>
          <w:bCs/>
          <w:lang w:eastAsia="ja-JP"/>
        </w:rPr>
        <w:t xml:space="preserve">(B) </w:t>
      </w:r>
      <w:r w:rsidR="00F8020E" w:rsidRPr="00EC1037">
        <w:rPr>
          <w:b/>
          <w:bCs/>
          <w:lang w:eastAsia="ja-JP"/>
        </w:rPr>
        <w:t>photograph</w:t>
      </w:r>
      <w:r w:rsidR="00C947B8" w:rsidRPr="00EC1037">
        <w:rPr>
          <w:b/>
          <w:bCs/>
          <w:lang w:eastAsia="ja-JP"/>
        </w:rPr>
        <w:t xml:space="preserve"> of the </w:t>
      </w:r>
      <w:proofErr w:type="spellStart"/>
      <w:r w:rsidR="00C947B8" w:rsidRPr="00EC1037">
        <w:rPr>
          <w:b/>
          <w:bCs/>
          <w:lang w:eastAsia="ja-JP"/>
        </w:rPr>
        <w:t>iLiNP</w:t>
      </w:r>
      <w:proofErr w:type="spellEnd"/>
      <w:r w:rsidR="00C947B8" w:rsidRPr="00EC1037">
        <w:rPr>
          <w:b/>
          <w:bCs/>
          <w:lang w:eastAsia="ja-JP"/>
        </w:rPr>
        <w:t xml:space="preserve"> device.</w:t>
      </w:r>
      <w:r w:rsidR="005F2A1F" w:rsidRPr="00EC1037">
        <w:rPr>
          <w:lang w:eastAsia="ja-JP"/>
        </w:rPr>
        <w:t xml:space="preserve"> The </w:t>
      </w:r>
      <w:proofErr w:type="spellStart"/>
      <w:r w:rsidR="005F2A1F" w:rsidRPr="00EC1037">
        <w:rPr>
          <w:lang w:eastAsia="ja-JP"/>
        </w:rPr>
        <w:t>iLiNP</w:t>
      </w:r>
      <w:proofErr w:type="spellEnd"/>
      <w:r w:rsidR="005F2A1F" w:rsidRPr="00EC1037">
        <w:rPr>
          <w:lang w:eastAsia="ja-JP"/>
        </w:rPr>
        <w:t xml:space="preserve"> device </w:t>
      </w:r>
      <w:r w:rsidR="003F5E24" w:rsidRPr="00EC1037">
        <w:rPr>
          <w:lang w:eastAsia="ja-JP"/>
        </w:rPr>
        <w:t>compris</w:t>
      </w:r>
      <w:r w:rsidR="003F5E24">
        <w:rPr>
          <w:lang w:eastAsia="ja-JP"/>
        </w:rPr>
        <w:t>es</w:t>
      </w:r>
      <w:r w:rsidR="003F5E24" w:rsidRPr="00EC1037">
        <w:rPr>
          <w:lang w:eastAsia="ja-JP"/>
        </w:rPr>
        <w:t xml:space="preserve"> </w:t>
      </w:r>
      <w:r w:rsidR="005F2A1F" w:rsidRPr="00EC1037">
        <w:rPr>
          <w:lang w:eastAsia="ja-JP"/>
        </w:rPr>
        <w:t xml:space="preserve">PDMS and glass substrates. The </w:t>
      </w:r>
      <w:proofErr w:type="spellStart"/>
      <w:r w:rsidR="005F2A1F" w:rsidRPr="00EC1037">
        <w:rPr>
          <w:lang w:eastAsia="ja-JP"/>
        </w:rPr>
        <w:t>iLiNP</w:t>
      </w:r>
      <w:proofErr w:type="spellEnd"/>
      <w:r w:rsidR="005F2A1F" w:rsidRPr="00EC1037">
        <w:rPr>
          <w:lang w:eastAsia="ja-JP"/>
        </w:rPr>
        <w:t xml:space="preserve"> device is connected to PEEK capillaries with a superglue. The lipid and siRNA/buffer solutions are separately introduced into the </w:t>
      </w:r>
      <w:proofErr w:type="spellStart"/>
      <w:r w:rsidR="005F2A1F" w:rsidRPr="00EC1037">
        <w:rPr>
          <w:lang w:eastAsia="ja-JP"/>
        </w:rPr>
        <w:t>iLiNP</w:t>
      </w:r>
      <w:proofErr w:type="spellEnd"/>
      <w:r w:rsidR="005F2A1F" w:rsidRPr="00EC1037">
        <w:rPr>
          <w:lang w:eastAsia="ja-JP"/>
        </w:rPr>
        <w:t xml:space="preserve"> device </w:t>
      </w:r>
      <w:r w:rsidR="00133C79" w:rsidRPr="00EC1037">
        <w:rPr>
          <w:lang w:eastAsia="ja-JP"/>
        </w:rPr>
        <w:t xml:space="preserve">using syringe pumps. The LNP suspension is collected </w:t>
      </w:r>
      <w:r w:rsidR="00D63D9F">
        <w:rPr>
          <w:lang w:eastAsia="ja-JP"/>
        </w:rPr>
        <w:t>in</w:t>
      </w:r>
      <w:r w:rsidR="00133C79" w:rsidRPr="00EC1037">
        <w:rPr>
          <w:lang w:eastAsia="ja-JP"/>
        </w:rPr>
        <w:t xml:space="preserve"> a microtube.</w:t>
      </w:r>
    </w:p>
    <w:p w14:paraId="3EBE267A" w14:textId="1FD6EF43" w:rsidR="005F58AC" w:rsidRPr="00EC1037" w:rsidRDefault="005F58AC" w:rsidP="00EC1037">
      <w:pPr>
        <w:rPr>
          <w:lang w:eastAsia="ja-JP"/>
        </w:rPr>
      </w:pPr>
    </w:p>
    <w:p w14:paraId="13A5A81F" w14:textId="444AD6C6" w:rsidR="005F58AC" w:rsidRPr="00EC1037" w:rsidRDefault="005F58AC" w:rsidP="00EC1037">
      <w:pPr>
        <w:rPr>
          <w:lang w:eastAsia="ja-JP"/>
        </w:rPr>
      </w:pPr>
      <w:r w:rsidRPr="00EC1037">
        <w:rPr>
          <w:b/>
          <w:bCs/>
          <w:lang w:eastAsia="ja-JP"/>
        </w:rPr>
        <w:t xml:space="preserve">Figure 2: POPC LNP size distributions produced by the </w:t>
      </w:r>
      <w:proofErr w:type="spellStart"/>
      <w:r w:rsidRPr="00EC1037">
        <w:rPr>
          <w:b/>
          <w:bCs/>
          <w:lang w:eastAsia="ja-JP"/>
        </w:rPr>
        <w:t>iLiNP</w:t>
      </w:r>
      <w:proofErr w:type="spellEnd"/>
      <w:r w:rsidRPr="00EC1037">
        <w:rPr>
          <w:b/>
          <w:bCs/>
          <w:lang w:eastAsia="ja-JP"/>
        </w:rPr>
        <w:t xml:space="preserve"> device at the different flow rate </w:t>
      </w:r>
      <w:r w:rsidR="00C86369" w:rsidRPr="00EC1037">
        <w:rPr>
          <w:b/>
          <w:bCs/>
          <w:lang w:eastAsia="ja-JP"/>
        </w:rPr>
        <w:t>ratios</w:t>
      </w:r>
      <w:r w:rsidRPr="00EC1037">
        <w:rPr>
          <w:b/>
          <w:bCs/>
          <w:lang w:eastAsia="ja-JP"/>
        </w:rPr>
        <w:t xml:space="preserve"> (FRR). </w:t>
      </w:r>
      <w:r w:rsidRPr="00EC1037">
        <w:rPr>
          <w:lang w:eastAsia="ja-JP"/>
        </w:rPr>
        <w:t>The POPC LNP size is measured by dynamic light scattering (DLS)</w:t>
      </w:r>
      <w:r w:rsidRPr="00EC1037">
        <w:t xml:space="preserve">. The POPC LNPs are </w:t>
      </w:r>
      <w:r w:rsidR="007C33E6" w:rsidRPr="00EC1037">
        <w:t>prepared by changing the total flow rate and the FRR</w:t>
      </w:r>
      <w:r w:rsidR="00DD36A4">
        <w:t>:</w:t>
      </w:r>
      <w:r w:rsidR="007C33E6" w:rsidRPr="00EC1037">
        <w:t xml:space="preserve"> </w:t>
      </w:r>
      <w:r w:rsidR="00F773A9" w:rsidRPr="00EC1037">
        <w:t>(</w:t>
      </w:r>
      <w:r w:rsidR="00F773A9" w:rsidRPr="00EC1037">
        <w:rPr>
          <w:b/>
          <w:bCs/>
        </w:rPr>
        <w:t>A</w:t>
      </w:r>
      <w:r w:rsidR="00F773A9" w:rsidRPr="00EC1037">
        <w:t>) 3 FRR and (</w:t>
      </w:r>
      <w:r w:rsidR="00F773A9" w:rsidRPr="00EC1037">
        <w:rPr>
          <w:b/>
          <w:bCs/>
        </w:rPr>
        <w:t>B</w:t>
      </w:r>
      <w:r w:rsidR="00F773A9" w:rsidRPr="00EC1037">
        <w:t xml:space="preserve">) 5 FRR. </w:t>
      </w:r>
      <w:r w:rsidR="00F724CD" w:rsidRPr="00EC1037">
        <w:t>S</w:t>
      </w:r>
      <w:r w:rsidR="006460CC" w:rsidRPr="00EC1037">
        <w:t>mall-sized LNPs</w:t>
      </w:r>
      <w:r w:rsidR="00F724CD" w:rsidRPr="00EC1037">
        <w:t xml:space="preserve"> are</w:t>
      </w:r>
      <w:r w:rsidR="006460CC" w:rsidRPr="00EC1037">
        <w:t xml:space="preserve"> formed at high total flow rate condition</w:t>
      </w:r>
      <w:r w:rsidR="00F724CD" w:rsidRPr="00EC1037">
        <w:t>s</w:t>
      </w:r>
      <w:r w:rsidR="006460CC" w:rsidRPr="00EC1037">
        <w:t>. In addition, the LNP sizes formed at the FRR of 5</w:t>
      </w:r>
      <w:r w:rsidR="00F773A9" w:rsidRPr="00EC1037">
        <w:t xml:space="preserve"> </w:t>
      </w:r>
      <w:r w:rsidR="006460CC" w:rsidRPr="00EC1037">
        <w:t xml:space="preserve">were smaller than those </w:t>
      </w:r>
      <w:r w:rsidR="00F724CD" w:rsidRPr="00EC1037">
        <w:t xml:space="preserve">at </w:t>
      </w:r>
      <w:r w:rsidR="006460CC" w:rsidRPr="00EC1037">
        <w:t>the FRR of 3.</w:t>
      </w:r>
    </w:p>
    <w:p w14:paraId="2ECAF9DC" w14:textId="3BE02DCF" w:rsidR="005F58AC" w:rsidRPr="00EC1037" w:rsidRDefault="005F58AC" w:rsidP="00EC1037">
      <w:pPr>
        <w:rPr>
          <w:lang w:eastAsia="ja-JP"/>
        </w:rPr>
      </w:pPr>
    </w:p>
    <w:p w14:paraId="6F47B00A" w14:textId="391E9BE2" w:rsidR="00E52013" w:rsidRPr="00EC1037" w:rsidRDefault="005F58AC" w:rsidP="00EC1037">
      <w:r w:rsidRPr="00EC1037">
        <w:rPr>
          <w:b/>
          <w:bCs/>
          <w:lang w:eastAsia="ja-JP"/>
        </w:rPr>
        <w:t xml:space="preserve">Figure 3: </w:t>
      </w:r>
      <w:r w:rsidR="000A7F60" w:rsidRPr="00EC1037">
        <w:rPr>
          <w:b/>
          <w:bCs/>
          <w:lang w:eastAsia="ja-JP"/>
        </w:rPr>
        <w:t xml:space="preserve">Characterization of the </w:t>
      </w:r>
      <w:proofErr w:type="gramStart"/>
      <w:r w:rsidR="000A7F60" w:rsidRPr="00EC1037">
        <w:rPr>
          <w:b/>
          <w:bCs/>
          <w:lang w:eastAsia="ja-JP"/>
        </w:rPr>
        <w:t>siRNA-loaded</w:t>
      </w:r>
      <w:proofErr w:type="gramEnd"/>
      <w:r w:rsidR="000A7F60" w:rsidRPr="00EC1037">
        <w:rPr>
          <w:b/>
          <w:bCs/>
          <w:lang w:eastAsia="ja-JP"/>
        </w:rPr>
        <w:t xml:space="preserve"> LNPs.</w:t>
      </w:r>
      <w:r w:rsidR="000A7F60" w:rsidRPr="00EC1037">
        <w:rPr>
          <w:lang w:eastAsia="ja-JP"/>
        </w:rPr>
        <w:t xml:space="preserve"> (</w:t>
      </w:r>
      <w:r w:rsidR="000A7F60" w:rsidRPr="00EC1037">
        <w:rPr>
          <w:b/>
          <w:bCs/>
          <w:lang w:eastAsia="ja-JP"/>
        </w:rPr>
        <w:t>A</w:t>
      </w:r>
      <w:r w:rsidR="000A7F60" w:rsidRPr="00EC1037">
        <w:rPr>
          <w:lang w:eastAsia="ja-JP"/>
        </w:rPr>
        <w:t xml:space="preserve">) </w:t>
      </w:r>
      <w:r w:rsidR="00800162" w:rsidRPr="00EC1037">
        <w:rPr>
          <w:lang w:eastAsia="ja-JP"/>
        </w:rPr>
        <w:t>S</w:t>
      </w:r>
      <w:r w:rsidR="000A7F60" w:rsidRPr="00EC1037">
        <w:rPr>
          <w:lang w:eastAsia="ja-JP"/>
        </w:rPr>
        <w:t xml:space="preserve">ize distribution of </w:t>
      </w:r>
      <w:proofErr w:type="gramStart"/>
      <w:r w:rsidR="000A7F60" w:rsidRPr="00EC1037">
        <w:rPr>
          <w:lang w:eastAsia="ja-JP"/>
        </w:rPr>
        <w:t>siRNA-loaded</w:t>
      </w:r>
      <w:proofErr w:type="gramEnd"/>
      <w:r w:rsidR="000A7F60" w:rsidRPr="00EC1037">
        <w:rPr>
          <w:lang w:eastAsia="ja-JP"/>
        </w:rPr>
        <w:t xml:space="preserve"> LNPs. siRNAs (siGL4) are encapsulated into the LNPs by electrostatic interaction between the cationic lipid (DOTAP) and </w:t>
      </w:r>
      <w:proofErr w:type="gramStart"/>
      <w:r w:rsidR="000A7F60" w:rsidRPr="00EC1037">
        <w:rPr>
          <w:lang w:eastAsia="ja-JP"/>
        </w:rPr>
        <w:t>negatively-charged</w:t>
      </w:r>
      <w:proofErr w:type="gramEnd"/>
      <w:r w:rsidR="000A7F60" w:rsidRPr="00EC1037">
        <w:rPr>
          <w:lang w:eastAsia="ja-JP"/>
        </w:rPr>
        <w:t xml:space="preserve"> siRNAs. (</w:t>
      </w:r>
      <w:r w:rsidR="000A7F60" w:rsidRPr="00EC1037">
        <w:rPr>
          <w:b/>
          <w:bCs/>
          <w:lang w:eastAsia="ja-JP"/>
        </w:rPr>
        <w:t>B</w:t>
      </w:r>
      <w:r w:rsidR="000A7F60" w:rsidRPr="00EC1037">
        <w:rPr>
          <w:lang w:eastAsia="ja-JP"/>
        </w:rPr>
        <w:t xml:space="preserve">) </w:t>
      </w:r>
      <w:r w:rsidR="00D768E1" w:rsidRPr="00EC1037">
        <w:rPr>
          <w:lang w:eastAsia="ja-JP"/>
        </w:rPr>
        <w:t>Z-potential of the siRNA-loaded LNPs</w:t>
      </w:r>
      <w:r w:rsidR="00D768E1" w:rsidRPr="00EC1037">
        <w:t>. The LNP suspension was diluted with 10 mM HEPES buffer</w:t>
      </w:r>
      <w:r w:rsidR="0096168B">
        <w:t xml:space="preserve"> (</w:t>
      </w:r>
      <w:r w:rsidR="00D768E1" w:rsidRPr="00EC1037">
        <w:t>pH 7.4</w:t>
      </w:r>
      <w:r w:rsidR="0096168B">
        <w:t>)</w:t>
      </w:r>
      <w:r w:rsidR="00D768E1" w:rsidRPr="00EC1037">
        <w:t xml:space="preserve"> </w:t>
      </w:r>
      <w:r w:rsidR="00E62CE3" w:rsidRPr="00EC1037">
        <w:t>before</w:t>
      </w:r>
      <w:r w:rsidR="00D768E1" w:rsidRPr="00EC1037">
        <w:t xml:space="preserve"> the measurement. </w:t>
      </w:r>
      <w:r w:rsidR="00F04A0A" w:rsidRPr="00EC1037">
        <w:t xml:space="preserve">Data are represented as mean </w:t>
      </w:r>
      <w:r w:rsidR="00EF5612" w:rsidRPr="00EC1037">
        <w:t>±</w:t>
      </w:r>
      <w:r w:rsidR="00F04A0A" w:rsidRPr="00EC1037">
        <w:t xml:space="preserve"> SD</w:t>
      </w:r>
      <w:r w:rsidR="00EF5612" w:rsidRPr="00EC1037">
        <w:t xml:space="preserve"> (Standard Deviation)</w:t>
      </w:r>
      <w:r w:rsidR="00F04A0A" w:rsidRPr="00EC1037">
        <w:t xml:space="preserve">. </w:t>
      </w:r>
      <w:r w:rsidR="00F04A0A" w:rsidRPr="00EC1037">
        <w:rPr>
          <w:i/>
          <w:iCs/>
        </w:rPr>
        <w:t>n</w:t>
      </w:r>
      <w:r w:rsidR="00F04A0A" w:rsidRPr="00EC1037">
        <w:t xml:space="preserve"> = 3.</w:t>
      </w:r>
      <w:r w:rsidR="00800162" w:rsidRPr="00EC1037">
        <w:t xml:space="preserve"> </w:t>
      </w:r>
      <w:r w:rsidR="00D768E1" w:rsidRPr="00EC1037">
        <w:t>(</w:t>
      </w:r>
      <w:r w:rsidR="00D768E1" w:rsidRPr="00EC1037">
        <w:rPr>
          <w:b/>
          <w:bCs/>
        </w:rPr>
        <w:t>C</w:t>
      </w:r>
      <w:r w:rsidR="00D768E1" w:rsidRPr="00EC1037">
        <w:t xml:space="preserve">) siRNA encapsulation efficiency of the DOTAP-based LNPs. The encapsulation efficiency was determined by </w:t>
      </w:r>
      <w:proofErr w:type="spellStart"/>
      <w:r w:rsidR="00D768E1" w:rsidRPr="00EC1037">
        <w:t>RiboGreen</w:t>
      </w:r>
      <w:proofErr w:type="spellEnd"/>
      <w:r w:rsidR="00D768E1" w:rsidRPr="00EC1037">
        <w:t xml:space="preserve"> assay</w:t>
      </w:r>
      <w:r w:rsidR="00320A69" w:rsidRPr="00EC1037">
        <w:t>.</w:t>
      </w:r>
      <w:r w:rsidR="00F04A0A" w:rsidRPr="00EC1037">
        <w:t xml:space="preserve"> Data are represented as mean </w:t>
      </w:r>
      <w:r w:rsidR="00EF5612" w:rsidRPr="00EC1037">
        <w:t>±</w:t>
      </w:r>
      <w:r w:rsidR="00F04A0A" w:rsidRPr="00EC1037">
        <w:t xml:space="preserve"> SD. </w:t>
      </w:r>
      <w:r w:rsidR="00F04A0A" w:rsidRPr="00EC1037">
        <w:rPr>
          <w:i/>
          <w:iCs/>
        </w:rPr>
        <w:t>n</w:t>
      </w:r>
      <w:r w:rsidR="00F04A0A" w:rsidRPr="00EC1037">
        <w:t xml:space="preserve"> = 3.</w:t>
      </w:r>
    </w:p>
    <w:p w14:paraId="2F90386E" w14:textId="77777777" w:rsidR="00E52013" w:rsidRPr="00EC1037" w:rsidRDefault="00E52013" w:rsidP="00EC1037"/>
    <w:p w14:paraId="01E088D1" w14:textId="30928E34" w:rsidR="00166A3A" w:rsidRPr="00EC1037" w:rsidRDefault="005F58AC" w:rsidP="00EC1037">
      <w:pPr>
        <w:rPr>
          <w:lang w:eastAsia="ja-JP"/>
        </w:rPr>
      </w:pPr>
      <w:r w:rsidRPr="00EC1037">
        <w:rPr>
          <w:b/>
          <w:bCs/>
          <w:lang w:eastAsia="ja-JP"/>
        </w:rPr>
        <w:t>Figure 4:</w:t>
      </w:r>
      <w:r w:rsidR="00D768E1" w:rsidRPr="00EC1037">
        <w:rPr>
          <w:b/>
          <w:bCs/>
          <w:lang w:eastAsia="ja-JP"/>
        </w:rPr>
        <w:t xml:space="preserve"> Cytotoxicity of the </w:t>
      </w:r>
      <w:proofErr w:type="gramStart"/>
      <w:r w:rsidR="00D768E1" w:rsidRPr="00EC1037">
        <w:rPr>
          <w:b/>
          <w:bCs/>
          <w:lang w:eastAsia="ja-JP"/>
        </w:rPr>
        <w:t>siRNA-loaded</w:t>
      </w:r>
      <w:proofErr w:type="gramEnd"/>
      <w:r w:rsidR="00D768E1" w:rsidRPr="00EC1037">
        <w:rPr>
          <w:b/>
          <w:bCs/>
          <w:lang w:eastAsia="ja-JP"/>
        </w:rPr>
        <w:t xml:space="preserve"> LNPs.</w:t>
      </w:r>
      <w:r w:rsidR="00D768E1" w:rsidRPr="00EC1037">
        <w:rPr>
          <w:lang w:eastAsia="ja-JP"/>
        </w:rPr>
        <w:t xml:space="preserve"> siRNA-loaded LNPs were diluted with DMEM (FBS (-)) to obtain </w:t>
      </w:r>
      <w:r w:rsidR="00166A3A" w:rsidRPr="00EC1037">
        <w:rPr>
          <w:lang w:eastAsia="ja-JP"/>
        </w:rPr>
        <w:t xml:space="preserve">the siGL4 </w:t>
      </w:r>
      <w:r w:rsidR="00D768E1" w:rsidRPr="00EC1037">
        <w:rPr>
          <w:lang w:eastAsia="ja-JP"/>
        </w:rPr>
        <w:t>concentrations of 1</w:t>
      </w:r>
      <w:r w:rsidR="00F04A0A" w:rsidRPr="00EC1037">
        <w:rPr>
          <w:lang w:eastAsia="ja-JP"/>
        </w:rPr>
        <w:t xml:space="preserve">0 </w:t>
      </w:r>
      <w:r w:rsidR="00166A3A" w:rsidRPr="00EC1037">
        <w:rPr>
          <w:lang w:eastAsia="ja-JP"/>
        </w:rPr>
        <w:t xml:space="preserve">and </w:t>
      </w:r>
      <w:r w:rsidR="00F04A0A" w:rsidRPr="00EC1037">
        <w:rPr>
          <w:lang w:eastAsia="ja-JP"/>
        </w:rPr>
        <w:t>10</w:t>
      </w:r>
      <w:r w:rsidR="00D768E1" w:rsidRPr="00EC1037">
        <w:rPr>
          <w:lang w:eastAsia="ja-JP"/>
        </w:rPr>
        <w:t xml:space="preserve">0 </w:t>
      </w:r>
      <w:proofErr w:type="spellStart"/>
      <w:r w:rsidR="00D768E1" w:rsidRPr="00EC1037">
        <w:rPr>
          <w:lang w:eastAsia="ja-JP"/>
        </w:rPr>
        <w:t>nM.</w:t>
      </w:r>
      <w:proofErr w:type="spellEnd"/>
      <w:r w:rsidR="00166A3A" w:rsidRPr="00EC1037">
        <w:rPr>
          <w:lang w:eastAsia="ja-JP"/>
        </w:rPr>
        <w:t xml:space="preserve"> The LNP suspensions are added to HeLa-</w:t>
      </w:r>
      <w:proofErr w:type="spellStart"/>
      <w:r w:rsidR="00166A3A" w:rsidRPr="00EC1037">
        <w:rPr>
          <w:lang w:eastAsia="ja-JP"/>
        </w:rPr>
        <w:t>dLuc</w:t>
      </w:r>
      <w:proofErr w:type="spellEnd"/>
      <w:r w:rsidR="00166A3A" w:rsidRPr="00EC1037">
        <w:rPr>
          <w:lang w:eastAsia="ja-JP"/>
        </w:rPr>
        <w:t xml:space="preserve"> cells and incubated for 4 h at </w:t>
      </w:r>
      <w:r w:rsidR="00166A3A" w:rsidRPr="00EC1037">
        <w:t>37</w:t>
      </w:r>
      <w:r w:rsidR="00564E68" w:rsidRPr="00EC1037">
        <w:t xml:space="preserve"> </w:t>
      </w:r>
      <w:r w:rsidR="00166A3A" w:rsidRPr="00EC1037">
        <w:t xml:space="preserve">°C in </w:t>
      </w:r>
      <w:r w:rsidR="00564E68" w:rsidRPr="00EC1037">
        <w:t xml:space="preserve">a </w:t>
      </w:r>
      <w:r w:rsidR="00166A3A" w:rsidRPr="00EC1037">
        <w:t>5% CO</w:t>
      </w:r>
      <w:r w:rsidR="00166A3A" w:rsidRPr="00EC1037">
        <w:rPr>
          <w:vertAlign w:val="subscript"/>
        </w:rPr>
        <w:t>2</w:t>
      </w:r>
      <w:r w:rsidR="00564E68" w:rsidRPr="00EC1037">
        <w:rPr>
          <w:vertAlign w:val="subscript"/>
        </w:rPr>
        <w:t xml:space="preserve"> </w:t>
      </w:r>
      <w:r w:rsidR="00564E68" w:rsidRPr="00EC1037">
        <w:t>incubator</w:t>
      </w:r>
      <w:r w:rsidR="00E52013" w:rsidRPr="00EC1037">
        <w:t>.</w:t>
      </w:r>
      <w:r w:rsidR="00F04A0A" w:rsidRPr="00EC1037">
        <w:t xml:space="preserve"> N.T.: Non-treated (D-</w:t>
      </w:r>
      <w:proofErr w:type="gramStart"/>
      <w:r w:rsidR="00F04A0A" w:rsidRPr="00EC1037">
        <w:t>PBS(</w:t>
      </w:r>
      <w:proofErr w:type="gramEnd"/>
      <w:r w:rsidR="00F04A0A" w:rsidRPr="00EC1037">
        <w:t xml:space="preserve">-)). Data are represented as the mean </w:t>
      </w:r>
      <w:r w:rsidR="00EF5612" w:rsidRPr="00EC1037">
        <w:t>±</w:t>
      </w:r>
      <w:r w:rsidR="00F04A0A" w:rsidRPr="00EC1037">
        <w:t xml:space="preserve"> SD. </w:t>
      </w:r>
      <w:r w:rsidR="00F04A0A" w:rsidRPr="00EC1037">
        <w:rPr>
          <w:i/>
          <w:iCs/>
        </w:rPr>
        <w:t>n</w:t>
      </w:r>
      <w:r w:rsidR="00F04A0A" w:rsidRPr="00EC1037">
        <w:t xml:space="preserve"> = 3.</w:t>
      </w:r>
    </w:p>
    <w:p w14:paraId="74EC9659" w14:textId="1DED720D" w:rsidR="005F58AC" w:rsidRPr="00EC1037" w:rsidRDefault="005F58AC" w:rsidP="00EC1037">
      <w:pPr>
        <w:rPr>
          <w:lang w:eastAsia="ja-JP"/>
        </w:rPr>
      </w:pPr>
    </w:p>
    <w:p w14:paraId="4ABAA3AC" w14:textId="3FA72D5F" w:rsidR="005F58AC" w:rsidRPr="00EC1037" w:rsidRDefault="005F58AC" w:rsidP="00EC1037">
      <w:pPr>
        <w:rPr>
          <w:lang w:eastAsia="ja-JP"/>
        </w:rPr>
      </w:pPr>
      <w:r w:rsidRPr="00EC1037">
        <w:rPr>
          <w:b/>
          <w:bCs/>
          <w:lang w:eastAsia="ja-JP"/>
        </w:rPr>
        <w:t>Figure 5:</w:t>
      </w:r>
      <w:r w:rsidR="00E52013" w:rsidRPr="00EC1037">
        <w:rPr>
          <w:b/>
          <w:bCs/>
          <w:lang w:eastAsia="ja-JP"/>
        </w:rPr>
        <w:t xml:space="preserve"> Luciferase gene knockdown activity treated with </w:t>
      </w:r>
      <w:proofErr w:type="gramStart"/>
      <w:r w:rsidR="00E52013" w:rsidRPr="00EC1037">
        <w:rPr>
          <w:b/>
          <w:bCs/>
          <w:lang w:eastAsia="ja-JP"/>
        </w:rPr>
        <w:t>siRNA-loaded</w:t>
      </w:r>
      <w:proofErr w:type="gramEnd"/>
      <w:r w:rsidR="00E52013" w:rsidRPr="00EC1037">
        <w:rPr>
          <w:b/>
          <w:bCs/>
          <w:lang w:eastAsia="ja-JP"/>
        </w:rPr>
        <w:t xml:space="preserve"> LNPs.</w:t>
      </w:r>
      <w:r w:rsidR="00E52013" w:rsidRPr="00EC1037">
        <w:rPr>
          <w:lang w:eastAsia="ja-JP"/>
        </w:rPr>
        <w:t xml:space="preserve"> </w:t>
      </w:r>
      <w:proofErr w:type="gramStart"/>
      <w:r w:rsidR="00E52013" w:rsidRPr="00EC1037">
        <w:rPr>
          <w:lang w:eastAsia="ja-JP"/>
        </w:rPr>
        <w:t>siRNA-loaded</w:t>
      </w:r>
      <w:proofErr w:type="gramEnd"/>
      <w:r w:rsidR="00E52013" w:rsidRPr="00EC1037">
        <w:rPr>
          <w:lang w:eastAsia="ja-JP"/>
        </w:rPr>
        <w:t xml:space="preserve"> LNPs are prepared in the same manner as cell viability assay. </w:t>
      </w:r>
      <w:r w:rsidR="005168C4" w:rsidRPr="00EC1037">
        <w:rPr>
          <w:lang w:eastAsia="ja-JP"/>
        </w:rPr>
        <w:t xml:space="preserve">The </w:t>
      </w:r>
      <w:r w:rsidR="005168C4" w:rsidRPr="00EC1037">
        <w:t xml:space="preserve">luciferase expression level is measured using Dual-Glo Luciferase Assay System. N.T.: </w:t>
      </w:r>
      <w:r w:rsidR="00E62CE3" w:rsidRPr="00EC1037">
        <w:t>Non-treated</w:t>
      </w:r>
      <w:r w:rsidR="005168C4" w:rsidRPr="00EC1037">
        <w:t xml:space="preserve"> (D-</w:t>
      </w:r>
      <w:proofErr w:type="gramStart"/>
      <w:r w:rsidR="005168C4" w:rsidRPr="00EC1037">
        <w:t>PBS(</w:t>
      </w:r>
      <w:proofErr w:type="gramEnd"/>
      <w:r w:rsidR="005168C4" w:rsidRPr="00EC1037">
        <w:t>-)).</w:t>
      </w:r>
      <w:r w:rsidR="00F04A0A" w:rsidRPr="00EC1037">
        <w:t xml:space="preserve"> Data are represented as mean </w:t>
      </w:r>
      <w:r w:rsidR="00EF5612" w:rsidRPr="00EC1037">
        <w:t>±</w:t>
      </w:r>
      <w:r w:rsidR="00F04A0A" w:rsidRPr="00EC1037">
        <w:t xml:space="preserve"> SD. </w:t>
      </w:r>
      <w:r w:rsidR="00F04A0A" w:rsidRPr="00EC1037">
        <w:rPr>
          <w:i/>
          <w:iCs/>
        </w:rPr>
        <w:t>n</w:t>
      </w:r>
      <w:r w:rsidR="00F04A0A" w:rsidRPr="00EC1037">
        <w:t xml:space="preserve"> = 3.</w:t>
      </w:r>
    </w:p>
    <w:p w14:paraId="32EAFD7D" w14:textId="2E7C7BE9" w:rsidR="006E4797" w:rsidRPr="00EC1037" w:rsidRDefault="006E4797" w:rsidP="00EC1037">
      <w:pPr>
        <w:rPr>
          <w:lang w:eastAsia="ja-JP"/>
        </w:rPr>
      </w:pPr>
    </w:p>
    <w:p w14:paraId="7C0B6465" w14:textId="2E5AD425" w:rsidR="006E4797" w:rsidRPr="00EC1037" w:rsidRDefault="00551D82" w:rsidP="00EC1037">
      <w:pPr>
        <w:rPr>
          <w:b/>
        </w:rPr>
      </w:pPr>
      <w:r w:rsidRPr="00EC1037">
        <w:rPr>
          <w:b/>
        </w:rPr>
        <w:t>DISCUSSION:</w:t>
      </w:r>
    </w:p>
    <w:p w14:paraId="3E791DF3" w14:textId="061E3C94" w:rsidR="007166CB" w:rsidRPr="00EC1037" w:rsidRDefault="00E47581" w:rsidP="00EC1037">
      <w:pPr>
        <w:rPr>
          <w:lang w:eastAsia="ja-JP"/>
        </w:rPr>
      </w:pPr>
      <w:r w:rsidRPr="00EC1037">
        <w:t xml:space="preserve">The LNP size affects the LNP biodistribution, anti-tumor effect, and gene silencing performance. </w:t>
      </w:r>
      <w:r w:rsidR="00C60622" w:rsidRPr="00EC1037">
        <w:t xml:space="preserve">Therefore, </w:t>
      </w:r>
      <w:r w:rsidR="00E62CE3" w:rsidRPr="00EC1037">
        <w:t>the</w:t>
      </w:r>
      <w:r w:rsidR="00C60622" w:rsidRPr="00EC1037">
        <w:t xml:space="preserve"> LNP size </w:t>
      </w:r>
      <w:r w:rsidR="00853234" w:rsidRPr="00EC1037">
        <w:t xml:space="preserve">control method is </w:t>
      </w:r>
      <w:r w:rsidR="00E62CE3" w:rsidRPr="00EC1037">
        <w:t xml:space="preserve">a </w:t>
      </w:r>
      <w:r w:rsidR="00853234" w:rsidRPr="00EC1037">
        <w:t xml:space="preserve">significant technique for </w:t>
      </w:r>
      <w:r w:rsidR="00E62CE3" w:rsidRPr="00EC1037">
        <w:t>producing</w:t>
      </w:r>
      <w:r w:rsidR="00853234" w:rsidRPr="00EC1037">
        <w:t xml:space="preserve"> DDS</w:t>
      </w:r>
      <w:r w:rsidR="00564E68" w:rsidRPr="00EC1037">
        <w:t xml:space="preserve"> </w:t>
      </w:r>
      <w:r w:rsidR="00853234" w:rsidRPr="00EC1037">
        <w:t>nanomedicines</w:t>
      </w:r>
      <w:r w:rsidR="00E62CE3" w:rsidRPr="00EC1037">
        <w:t>,</w:t>
      </w:r>
      <w:r w:rsidR="00853234" w:rsidRPr="00EC1037">
        <w:t xml:space="preserve"> including RNA delivery systems. </w:t>
      </w:r>
      <w:r w:rsidR="000B4C7E" w:rsidRPr="00EC1037">
        <w:t>The aim of this paper is to introduce t</w:t>
      </w:r>
      <w:r w:rsidR="007166CB" w:rsidRPr="00EC1037">
        <w:t xml:space="preserve">he </w:t>
      </w:r>
      <w:proofErr w:type="spellStart"/>
      <w:r w:rsidR="007166CB" w:rsidRPr="00EC1037">
        <w:t>iLiNP</w:t>
      </w:r>
      <w:proofErr w:type="spellEnd"/>
      <w:r w:rsidR="007166CB" w:rsidRPr="00EC1037">
        <w:t xml:space="preserve"> device for precise size tuning of LNPs and its application to the </w:t>
      </w:r>
      <w:proofErr w:type="gramStart"/>
      <w:r w:rsidR="007166CB" w:rsidRPr="00EC1037">
        <w:t>siRNA-loaded</w:t>
      </w:r>
      <w:proofErr w:type="gramEnd"/>
      <w:r w:rsidR="007166CB" w:rsidRPr="00EC1037">
        <w:t xml:space="preserve"> LNPs production. The </w:t>
      </w:r>
      <w:proofErr w:type="spellStart"/>
      <w:r w:rsidR="007166CB" w:rsidRPr="00EC1037">
        <w:t>iLiNP</w:t>
      </w:r>
      <w:proofErr w:type="spellEnd"/>
      <w:r w:rsidR="007166CB" w:rsidRPr="00EC1037">
        <w:t xml:space="preserve"> device was able to control the LNP size ranged from 20 to 100 nm (</w:t>
      </w:r>
      <w:r w:rsidR="007166CB" w:rsidRPr="00EC1037">
        <w:rPr>
          <w:b/>
          <w:bCs/>
        </w:rPr>
        <w:t>Figure 2</w:t>
      </w:r>
      <w:r w:rsidR="007166CB" w:rsidRPr="00EC1037">
        <w:t>)</w:t>
      </w:r>
      <w:r w:rsidR="00BB727C" w:rsidRPr="00EC1037">
        <w:fldChar w:fldCharType="begin">
          <w:fldData xml:space="preserve">PEVuZE5vdGU+PENpdGU+PEF1dGhvcj5LaW11cmE8L0F1dGhvcj48WWVhcj4yMDE4PC9ZZWFyPjxS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==
</w:fldData>
        </w:fldChar>
      </w:r>
      <w:r w:rsidR="00BB727C" w:rsidRPr="00EC1037">
        <w:instrText xml:space="preserve"> ADDIN EN.CITE </w:instrText>
      </w:r>
      <w:r w:rsidR="00BB727C" w:rsidRPr="00EC1037">
        <w:fldChar w:fldCharType="begin">
          <w:fldData xml:space="preserve">PEVuZE5vdGU+PENpdGU+PEF1dGhvcj5LaW11cmE8L0F1dGhvcj48WWVhcj4yMDE4PC9ZZWFyPjxS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==
</w:fldData>
        </w:fldChar>
      </w:r>
      <w:r w:rsidR="00BB727C" w:rsidRPr="00EC1037">
        <w:instrText xml:space="preserve"> ADDIN EN.CITE.DATA </w:instrText>
      </w:r>
      <w:r w:rsidR="00BB727C" w:rsidRPr="00EC1037">
        <w:fldChar w:fldCharType="end"/>
      </w:r>
      <w:r w:rsidR="00BB727C" w:rsidRPr="00EC1037">
        <w:fldChar w:fldCharType="separate"/>
      </w:r>
      <w:r w:rsidR="00BB727C" w:rsidRPr="00EC1037">
        <w:rPr>
          <w:noProof/>
          <w:vertAlign w:val="superscript"/>
        </w:rPr>
        <w:t>13</w:t>
      </w:r>
      <w:r w:rsidR="00BB727C" w:rsidRPr="00EC1037">
        <w:fldChar w:fldCharType="end"/>
      </w:r>
      <w:r w:rsidR="007166CB" w:rsidRPr="00EC1037">
        <w:t xml:space="preserve">. </w:t>
      </w:r>
      <w:r w:rsidR="004C3CDC" w:rsidRPr="007D63A8">
        <w:t>When the flow conditions, such as the total flow rate and the FRR</w:t>
      </w:r>
      <w:r w:rsidR="00BB727C" w:rsidRPr="007D63A8">
        <w:t xml:space="preserve"> </w:t>
      </w:r>
      <w:r w:rsidR="00016BD2" w:rsidRPr="007D63A8">
        <w:t>a</w:t>
      </w:r>
      <w:r w:rsidR="00BB727C" w:rsidRPr="007D63A8">
        <w:t>re changed to cont</w:t>
      </w:r>
      <w:r w:rsidR="004C3CDC" w:rsidRPr="007D63A8">
        <w:t xml:space="preserve">rol the LNP size, </w:t>
      </w:r>
      <w:r w:rsidR="004C3CDC" w:rsidRPr="007D63A8">
        <w:rPr>
          <w:lang w:eastAsia="ja-JP"/>
        </w:rPr>
        <w:t>the LNP suspension should be collected after about 5 to 10 s to stabilize the solution flow.</w:t>
      </w:r>
      <w:r w:rsidR="00E43EDD" w:rsidRPr="007D63A8">
        <w:rPr>
          <w:lang w:eastAsia="ja-JP"/>
        </w:rPr>
        <w:t xml:space="preserve"> </w:t>
      </w:r>
      <w:r w:rsidR="006E5820" w:rsidRPr="007D63A8">
        <w:rPr>
          <w:lang w:eastAsia="ja-JP"/>
        </w:rPr>
        <w:t xml:space="preserve">The LNP suspension collected from the outlet of the </w:t>
      </w:r>
      <w:proofErr w:type="spellStart"/>
      <w:r w:rsidR="006E5820" w:rsidRPr="007D63A8">
        <w:rPr>
          <w:lang w:eastAsia="ja-JP"/>
        </w:rPr>
        <w:t>iLiNP</w:t>
      </w:r>
      <w:proofErr w:type="spellEnd"/>
      <w:r w:rsidR="006E5820" w:rsidRPr="007D63A8">
        <w:rPr>
          <w:lang w:eastAsia="ja-JP"/>
        </w:rPr>
        <w:t xml:space="preserve"> device was dialyzed immediately against </w:t>
      </w:r>
      <w:r w:rsidR="006E5820" w:rsidRPr="007D63A8">
        <w:rPr>
          <w:lang w:eastAsia="ja-JP"/>
        </w:rPr>
        <w:lastRenderedPageBreak/>
        <w:t>the buffer solution to remove ethanol and prevent LNP aggregation.</w:t>
      </w:r>
    </w:p>
    <w:p w14:paraId="477ED92E" w14:textId="77777777" w:rsidR="007166CB" w:rsidRPr="00EC1037" w:rsidRDefault="007166CB" w:rsidP="00EC1037"/>
    <w:p w14:paraId="4F6E8A1F" w14:textId="231D221C" w:rsidR="00550020" w:rsidRPr="00EC1037" w:rsidRDefault="00231749" w:rsidP="00EC1037">
      <w:pPr>
        <w:rPr>
          <w:lang w:eastAsia="ja-JP"/>
        </w:rPr>
      </w:pPr>
      <w:r w:rsidRPr="00EC1037">
        <w:t xml:space="preserve">The LNP size control is one of the major challenges in the field of DDS. Generally, the conventional LNP production process, such as the lipid film hydration method, needs a size </w:t>
      </w:r>
      <w:r w:rsidR="00DD36A4" w:rsidRPr="00EC1037">
        <w:t>tun</w:t>
      </w:r>
      <w:r w:rsidR="00DD36A4">
        <w:t>i</w:t>
      </w:r>
      <w:r w:rsidR="00DD36A4" w:rsidRPr="00EC1037">
        <w:t xml:space="preserve">ng </w:t>
      </w:r>
      <w:r w:rsidRPr="00EC1037">
        <w:t>process after the LNP production</w:t>
      </w:r>
      <w:r w:rsidR="003047C7" w:rsidRPr="00EC1037">
        <w:fldChar w:fldCharType="begin"/>
      </w:r>
      <w:r w:rsidR="003047C7" w:rsidRPr="00EC1037">
        <w:instrText xml:space="preserve"> ADDIN EN.CITE &lt;EndNote&gt;&lt;Cite&gt;&lt;Author&gt;Ong&lt;/Author&gt;&lt;Year&gt;2016&lt;/Year&gt;&lt;RecNum&gt;2475&lt;/RecNum&gt;&lt;DisplayText&gt;&lt;style face="superscript"&gt;20&lt;/style&gt;&lt;/DisplayText&gt;&lt;record&gt;&lt;rec-number&gt;2475&lt;/rec-number&gt;&lt;foreign-keys&gt;&lt;key app="EN" db-id="0vxfsxvri5e0pie9f2nvfed1xapffetvtaze" timestamp="1605273756" guid="61797d10-3f11-4a01-992b-5165fb131344"&gt;2475&lt;/key&gt;&lt;/foreign-keys&gt;&lt;ref-type name="Journal Article"&gt;17&lt;/ref-type&gt;&lt;contributors&gt;&lt;authors&gt;&lt;author&gt;Ong, S. G.&lt;/author&gt;&lt;author&gt;Chitneni, M.&lt;/author&gt;&lt;author&gt;Lee, K. S.&lt;/author&gt;&lt;author&gt;Ming, L. C.&lt;/author&gt;&lt;author&gt;Yuen, K. H.&lt;/author&gt;&lt;/authors&gt;&lt;/contributors&gt;&lt;auth-address&gt;School of Pharmaceutical Sciences, University of Science Malaysia, 11800 Penang, Malaysia. ogming@gmail.com.&amp;#xD;Jurox Pty Ltd., Rutherford 2320, NSW, Australia. Mallik.Chitneni@jurox.com.au.&amp;#xD;Pharmacy, School of Medicine, University of Tasmania, Hobart 7001, Tasmania, Australia. kah_seng_81@yahoo.com.&amp;#xD;Pharmacy, School of Medicine, University of Tasmania, Hobart 7001, Tasmania, Australia. long.ming@utas.edu.au.&amp;#xD;School of Pharmaceutical Sciences, University of Science Malaysia, 11800 Penang, Malaysia. khyuen@usm.my.&lt;/auth-address&gt;&lt;titles&gt;&lt;title&gt;Evaluation of Extrusion Technique for Nanosizing Liposomes&lt;/title&gt;&lt;secondary-title&gt;Pharmaceutics&lt;/secondary-title&gt;&lt;/titles&gt;&lt;periodical&gt;&lt;full-title&gt;Pharmaceutics&lt;/full-title&gt;&lt;abbr-1&gt;Pharmaceutics&lt;/abbr-1&gt;&lt;abbr-2&gt;Pharmaceutics&lt;/abbr-2&gt;&lt;/periodical&gt;&lt;volume&gt;8&lt;/volume&gt;&lt;number&gt;4&lt;/number&gt;&lt;edition&gt;2016/12/24&lt;/edition&gt;&lt;keywords&gt;&lt;keyword&gt;extrusion&lt;/keyword&gt;&lt;keyword&gt;liposomes&lt;/keyword&gt;&lt;keyword&gt;membrane filter&lt;/keyword&gt;&lt;keyword&gt;particle size&lt;/keyword&gt;&lt;keyword&gt;pro-liposomes&lt;/keyword&gt;&lt;/keywords&gt;&lt;dates&gt;&lt;year&gt;2016&lt;/year&gt;&lt;pub-dates&gt;&lt;date&gt;Dec 21&lt;/date&gt;&lt;/pub-dates&gt;&lt;/dates&gt;&lt;isbn&gt;1999-4923 (Print)&amp;#xD;1999-4923 (Linking)&lt;/isbn&gt;&lt;accession-num&gt;28009829&lt;/accession-num&gt;&lt;urls&gt;&lt;related-urls&gt;&lt;url&gt;https://www.ncbi.nlm.nih.gov/pubmed/28009829&lt;/url&gt;&lt;/related-urls&gt;&lt;/urls&gt;&lt;custom2&gt;PMC5198018&lt;/custom2&gt;&lt;electronic-resource-num&gt;10.3390/pharmaceutics8040036&lt;/electronic-resource-num&gt;&lt;/record&gt;&lt;/Cite&gt;&lt;/EndNote&gt;</w:instrText>
      </w:r>
      <w:r w:rsidR="003047C7" w:rsidRPr="00EC1037">
        <w:fldChar w:fldCharType="separate"/>
      </w:r>
      <w:r w:rsidR="003047C7" w:rsidRPr="00EC1037">
        <w:rPr>
          <w:noProof/>
          <w:vertAlign w:val="superscript"/>
        </w:rPr>
        <w:t>20</w:t>
      </w:r>
      <w:r w:rsidR="003047C7" w:rsidRPr="00EC1037">
        <w:fldChar w:fldCharType="end"/>
      </w:r>
      <w:r w:rsidRPr="00EC1037">
        <w:t xml:space="preserve">. </w:t>
      </w:r>
      <w:r w:rsidR="00D774DF" w:rsidRPr="00EC1037">
        <w:t>On the other hand</w:t>
      </w:r>
      <w:r w:rsidR="0084386A" w:rsidRPr="00EC1037">
        <w:t xml:space="preserve">, the microfluidic-based LNPs production method </w:t>
      </w:r>
      <w:r w:rsidR="00D774DF" w:rsidRPr="00EC1037">
        <w:t>can produce the size-controlled LNPs by introducing the lipid and aqueous solutions into the microfluidic device</w:t>
      </w:r>
      <w:r w:rsidR="003047C7" w:rsidRPr="00EC1037">
        <w:fldChar w:fldCharType="begin">
          <w:fldData xml:space="preserve">PEVuZE5vdGU+PENpdGU+PEF1dGhvcj5NYWVraTwvQXV0aG9yPjxZZWFyPjIwMTU8L1llYXI+PFJl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</w:fldData>
        </w:fldChar>
      </w:r>
      <w:r w:rsidR="003047C7" w:rsidRPr="00EC1037">
        <w:instrText xml:space="preserve"> ADDIN EN.CITE </w:instrText>
      </w:r>
      <w:r w:rsidR="003047C7" w:rsidRPr="00EC1037">
        <w:fldChar w:fldCharType="begin">
          <w:fldData xml:space="preserve">PEVuZE5vdGU+PENpdGU+PEF1dGhvcj5NYWVraTwvQXV0aG9yPjxZZWFyPjIwMTU8L1llYXI+PFJl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</w:fldData>
        </w:fldChar>
      </w:r>
      <w:r w:rsidR="003047C7" w:rsidRPr="00EC1037">
        <w:instrText xml:space="preserve"> ADDIN EN.CITE.DATA </w:instrText>
      </w:r>
      <w:r w:rsidR="003047C7" w:rsidRPr="00EC1037">
        <w:fldChar w:fldCharType="end"/>
      </w:r>
      <w:r w:rsidR="003047C7" w:rsidRPr="00EC1037">
        <w:fldChar w:fldCharType="separate"/>
      </w:r>
      <w:r w:rsidR="003047C7" w:rsidRPr="00EC1037">
        <w:rPr>
          <w:noProof/>
          <w:vertAlign w:val="superscript"/>
        </w:rPr>
        <w:t>6,11,13</w:t>
      </w:r>
      <w:r w:rsidR="003047C7" w:rsidRPr="00EC1037">
        <w:fldChar w:fldCharType="end"/>
      </w:r>
      <w:r w:rsidR="00D774DF" w:rsidRPr="00EC1037">
        <w:t xml:space="preserve">. Although the dialysis process is required to remove ethanol from the LNP suspension, </w:t>
      </w:r>
      <w:r w:rsidR="008240F2" w:rsidRPr="00EC1037">
        <w:t xml:space="preserve">a continuous process by the microfluidic device coupled with the tangential flow system </w:t>
      </w:r>
      <w:r w:rsidR="00E62CE3" w:rsidRPr="00EC1037">
        <w:t>promises</w:t>
      </w:r>
      <w:r w:rsidR="008240F2" w:rsidRPr="00EC1037">
        <w:t xml:space="preserve"> the automation of the LNP production process</w:t>
      </w:r>
      <w:r w:rsidR="003047C7" w:rsidRPr="00EC1037">
        <w:fldChar w:fldCharType="begin">
          <w:fldData xml:space="preserve">PEVuZE5vdGU+PENpdGU+PEF1dGhvcj5LaW11cmE8L0F1dGhvcj48WWVhcj4yMDIwPC9ZZWFyPjxS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</w:fldData>
        </w:fldChar>
      </w:r>
      <w:r w:rsidR="003047C7" w:rsidRPr="00EC1037">
        <w:instrText xml:space="preserve"> ADDIN EN.CITE </w:instrText>
      </w:r>
      <w:r w:rsidR="003047C7" w:rsidRPr="00EC1037">
        <w:fldChar w:fldCharType="begin">
          <w:fldData xml:space="preserve">PEVuZE5vdGU+PENpdGU+PEF1dGhvcj5LaW11cmE8L0F1dGhvcj48WWVhcj4yMDIwPC9ZZWFyPjxS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</w:fldData>
        </w:fldChar>
      </w:r>
      <w:r w:rsidR="003047C7" w:rsidRPr="00EC1037">
        <w:instrText xml:space="preserve"> ADDIN EN.CITE.DATA </w:instrText>
      </w:r>
      <w:r w:rsidR="003047C7" w:rsidRPr="00EC1037">
        <w:fldChar w:fldCharType="end"/>
      </w:r>
      <w:r w:rsidR="003047C7" w:rsidRPr="00EC1037">
        <w:fldChar w:fldCharType="separate"/>
      </w:r>
      <w:r w:rsidR="003047C7" w:rsidRPr="00EC1037">
        <w:rPr>
          <w:noProof/>
          <w:vertAlign w:val="superscript"/>
        </w:rPr>
        <w:t>14</w:t>
      </w:r>
      <w:r w:rsidR="003047C7" w:rsidRPr="00EC1037">
        <w:fldChar w:fldCharType="end"/>
      </w:r>
      <w:r w:rsidR="008240F2" w:rsidRPr="00EC1037">
        <w:t>.</w:t>
      </w:r>
      <w:r w:rsidR="00C7344B" w:rsidRPr="00EC1037">
        <w:t xml:space="preserve"> According to the literature, the POPC LNP sizes were 50</w:t>
      </w:r>
      <w:r w:rsidR="0008670A">
        <w:t>–</w:t>
      </w:r>
      <w:r w:rsidR="00C7344B" w:rsidRPr="00EC1037">
        <w:t xml:space="preserve">60 </w:t>
      </w:r>
      <w:r w:rsidR="0008670A">
        <w:t xml:space="preserve">nm </w:t>
      </w:r>
      <w:r w:rsidR="00C7344B" w:rsidRPr="00EC1037">
        <w:t>and 30</w:t>
      </w:r>
      <w:r w:rsidR="0008670A">
        <w:t>–</w:t>
      </w:r>
      <w:r w:rsidR="00C7344B" w:rsidRPr="00EC1037">
        <w:t>60 nm, for the flow-focusing microfluidic device</w:t>
      </w:r>
      <w:r w:rsidR="004C1737" w:rsidRPr="00EC1037">
        <w:fldChar w:fldCharType="begin"/>
      </w:r>
      <w:r w:rsidR="003047C7" w:rsidRPr="00EC1037">
        <w:instrText xml:space="preserve"> ADDIN EN.CITE &lt;EndNote&gt;&lt;Cite&gt;&lt;Author&gt;Mijajlovic&lt;/Author&gt;&lt;Year&gt;2013&lt;/Year&gt;&lt;RecNum&gt;591&lt;/RecNum&gt;&lt;IDText&gt;Microfluidic hydrodynamic focusing based synthesis of POPC liposomes for model biological systems&lt;/IDText&gt;&lt;DisplayText&gt;&lt;style face="superscript"&gt;21&lt;/style&gt;&lt;/DisplayText&gt;&lt;record&gt;&lt;rec-number&gt;591&lt;/rec-number&gt;&lt;foreign-keys&gt;&lt;key app="EN" db-id="0vxfsxvri5e0pie9f2nvfed1xapffetvtaze" timestamp="1515505224" guid="6f011988-1536-448d-9d47-c697edb6862f"&gt;591&lt;/key&gt;&lt;/foreign-keys&gt;&lt;ref-type name="Journal Article"&gt;17&lt;/ref-type&gt;&lt;contributors&gt;&lt;authors&gt;&lt;author&gt;Mijajlovic, M.&lt;/author&gt;&lt;author&gt;Wright, D.&lt;/author&gt;&lt;author&gt;Zivkovic, V.&lt;/author&gt;&lt;author&gt;Bi, J. X.&lt;/author&gt;&lt;author&gt;Biggs, M. J.&lt;/author&gt;&lt;/authors&gt;&lt;/contributors&gt;&lt;auth-address&gt;School of Chemical Engineering, The University of Adelaide, Adelaide 5005, SA, Australia.&lt;/auth-address&gt;&lt;titles&gt;&lt;title&gt;Microfluidic hydrodynamic focusing based synthesis of POPC liposomes for model biological systems&lt;/title&gt;&lt;secondary-title&gt;Colloids Surf B Biointerfaces&lt;/secondary-title&gt;&lt;/titles&gt;&lt;periodical&gt;&lt;full-title&gt;Colloids and Surfaces B: Biointerfaces&lt;/full-title&gt;&lt;abbr-1&gt;Colloids Surf. B. Biointerfaces&lt;/abbr-1&gt;&lt;abbr-2&gt;Colloids Surf B Biointerfaces&lt;/abbr-2&gt;&lt;/periodical&gt;&lt;pages&gt;276-81&lt;/pages&gt;&lt;volume&gt;104&lt;/volume&gt;&lt;edition&gt;2013/01/22&lt;/edition&gt;&lt;keywords&gt;&lt;keyword&gt;*Hydrodynamics&lt;/keyword&gt;&lt;keyword&gt;Liposomes/chemical synthesis/*chemistry&lt;/keyword&gt;&lt;keyword&gt;*Microfluidic Analytical Techniques&lt;/keyword&gt;&lt;keyword&gt;*Models, Biological&lt;/keyword&gt;&lt;keyword&gt;Particle Size&lt;/keyword&gt;&lt;keyword&gt;Phosphatidylcholines/chemical synthesis/*chemistry&lt;/keyword&gt;&lt;keyword&gt;Surface Properties&lt;/keyword&gt;&lt;/keywords&gt;&lt;dates&gt;&lt;year&gt;2013&lt;/year&gt;&lt;pub-dates&gt;&lt;date&gt;Apr 1&lt;/date&gt;&lt;/pub-dates&gt;&lt;/dates&gt;&lt;isbn&gt;1873-4367 (Electronic)&amp;#xD;0927-7765 (Linking)&lt;/isbn&gt;&lt;accession-num&gt;23334181&lt;/accession-num&gt;&lt;urls&gt;&lt;related-urls&gt;&lt;url&gt;https://www.ncbi.nlm.nih.gov/pubmed/23334181&lt;/url&gt;&lt;/related-urls&gt;&lt;/urls&gt;&lt;electronic-resource-num&gt;10.1016/j.colsurfb.2012.12.020&lt;/electronic-resource-num&gt;&lt;/record&gt;&lt;/Cite&gt;&lt;/EndNote&gt;</w:instrText>
      </w:r>
      <w:r w:rsidR="004C1737" w:rsidRPr="00EC1037">
        <w:fldChar w:fldCharType="separate"/>
      </w:r>
      <w:r w:rsidR="003047C7" w:rsidRPr="00EC1037">
        <w:rPr>
          <w:noProof/>
          <w:vertAlign w:val="superscript"/>
        </w:rPr>
        <w:t>21</w:t>
      </w:r>
      <w:r w:rsidR="004C1737" w:rsidRPr="00EC1037">
        <w:fldChar w:fldCharType="end"/>
      </w:r>
      <w:r w:rsidR="00C7344B" w:rsidRPr="00EC1037">
        <w:t xml:space="preserve"> and </w:t>
      </w:r>
      <w:r w:rsidR="00C31EBE" w:rsidRPr="00EC1037">
        <w:t>the chaotic mixer device</w:t>
      </w:r>
      <w:r w:rsidR="00F724CD" w:rsidRPr="00EC1037">
        <w:t>, respectively</w:t>
      </w:r>
      <w:r w:rsidR="004C1737" w:rsidRPr="00EC1037">
        <w:fldChar w:fldCharType="begin">
          <w:fldData xml:space="preserve">PEVuZE5vdGU+PENpdGU+PEF1dGhvcj5NYWVraTwvQXV0aG9yPjxZZWFyPjIwMTc8L1llYXI+PFJl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</w:fldData>
        </w:fldChar>
      </w:r>
      <w:r w:rsidR="00931F32" w:rsidRPr="00EC1037">
        <w:instrText xml:space="preserve"> ADDIN EN.CITE </w:instrText>
      </w:r>
      <w:r w:rsidR="00931F32" w:rsidRPr="00EC1037">
        <w:fldChar w:fldCharType="begin">
          <w:fldData xml:space="preserve">PEVuZE5vdGU+PENpdGU+PEF1dGhvcj5NYWVraTwvQXV0aG9yPjxZZWFyPjIwMTc8L1llYXI+PFJl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</w:fldData>
        </w:fldChar>
      </w:r>
      <w:r w:rsidR="00931F32" w:rsidRPr="00EC1037">
        <w:instrText xml:space="preserve"> ADDIN EN.CITE.DATA </w:instrText>
      </w:r>
      <w:r w:rsidR="00931F32" w:rsidRPr="00EC1037">
        <w:fldChar w:fldCharType="end"/>
      </w:r>
      <w:r w:rsidR="004C1737" w:rsidRPr="00EC1037">
        <w:fldChar w:fldCharType="separate"/>
      </w:r>
      <w:r w:rsidR="00931F32" w:rsidRPr="00EC1037">
        <w:rPr>
          <w:noProof/>
          <w:vertAlign w:val="superscript"/>
        </w:rPr>
        <w:t>10</w:t>
      </w:r>
      <w:r w:rsidR="004C1737" w:rsidRPr="00EC1037">
        <w:fldChar w:fldCharType="end"/>
      </w:r>
      <w:r w:rsidR="00C31EBE" w:rsidRPr="00EC1037">
        <w:t xml:space="preserve">. </w:t>
      </w:r>
      <w:r w:rsidR="00E62CE3" w:rsidRPr="00EC1037">
        <w:t>Compared</w:t>
      </w:r>
      <w:r w:rsidR="00D10754" w:rsidRPr="00EC1037">
        <w:t xml:space="preserve"> with other microfluidic devices, the </w:t>
      </w:r>
      <w:proofErr w:type="spellStart"/>
      <w:r w:rsidR="00D10754" w:rsidRPr="00EC1037">
        <w:t>iLiNP</w:t>
      </w:r>
      <w:proofErr w:type="spellEnd"/>
      <w:r w:rsidR="00D10754" w:rsidRPr="00EC1037">
        <w:t xml:space="preserve"> device enables the</w:t>
      </w:r>
      <w:r w:rsidR="00C7344B" w:rsidRPr="00EC1037">
        <w:t xml:space="preserve"> POPC</w:t>
      </w:r>
      <w:r w:rsidR="00D10754" w:rsidRPr="00EC1037">
        <w:t xml:space="preserve"> </w:t>
      </w:r>
      <w:r w:rsidR="00C7344B" w:rsidRPr="00EC1037">
        <w:t>LNP size control in a wide range from 20 to 100 nm.</w:t>
      </w:r>
    </w:p>
    <w:p w14:paraId="77B04299" w14:textId="473DBBAD" w:rsidR="00550020" w:rsidRPr="00EC1037" w:rsidRDefault="00550020" w:rsidP="00EC1037">
      <w:pPr>
        <w:rPr>
          <w:lang w:eastAsia="ja-JP"/>
        </w:rPr>
      </w:pPr>
    </w:p>
    <w:p w14:paraId="2655C6B3" w14:textId="77EED22F" w:rsidR="00C31EBE" w:rsidRPr="00EC1037" w:rsidRDefault="00AC0D4B" w:rsidP="00EC1037">
      <w:pPr>
        <w:rPr>
          <w:lang w:eastAsia="ja-JP"/>
        </w:rPr>
      </w:pPr>
      <w:r w:rsidRPr="00EC1037">
        <w:rPr>
          <w:lang w:eastAsia="ja-JP"/>
        </w:rPr>
        <w:t xml:space="preserve">The fabrication process of the </w:t>
      </w:r>
      <w:proofErr w:type="spellStart"/>
      <w:r w:rsidRPr="00EC1037">
        <w:rPr>
          <w:lang w:eastAsia="ja-JP"/>
        </w:rPr>
        <w:t>iLiNP</w:t>
      </w:r>
      <w:proofErr w:type="spellEnd"/>
      <w:r w:rsidRPr="00EC1037">
        <w:rPr>
          <w:lang w:eastAsia="ja-JP"/>
        </w:rPr>
        <w:t xml:space="preserve"> device employed </w:t>
      </w:r>
      <w:r w:rsidR="00E35EF9" w:rsidRPr="00EC1037">
        <w:rPr>
          <w:lang w:eastAsia="ja-JP"/>
        </w:rPr>
        <w:t xml:space="preserve">was </w:t>
      </w:r>
      <w:r w:rsidRPr="00EC1037">
        <w:rPr>
          <w:lang w:eastAsia="ja-JP"/>
        </w:rPr>
        <w:t>the standard soft lithography</w:t>
      </w:r>
      <w:r w:rsidR="0004665E" w:rsidRPr="00EC1037">
        <w:rPr>
          <w:lang w:eastAsia="ja-JP"/>
        </w:rPr>
        <w:t xml:space="preserve">. Thus, the </w:t>
      </w:r>
      <w:proofErr w:type="spellStart"/>
      <w:r w:rsidR="0004665E" w:rsidRPr="00EC1037">
        <w:rPr>
          <w:lang w:eastAsia="ja-JP"/>
        </w:rPr>
        <w:t>iLiNP</w:t>
      </w:r>
      <w:proofErr w:type="spellEnd"/>
      <w:r w:rsidR="0004665E" w:rsidRPr="00EC1037">
        <w:rPr>
          <w:lang w:eastAsia="ja-JP"/>
        </w:rPr>
        <w:t xml:space="preserve"> device can be mass-produced by rapid prototyping technique and </w:t>
      </w:r>
      <w:r w:rsidR="00BE38CA" w:rsidRPr="00EC1037">
        <w:rPr>
          <w:lang w:eastAsia="ja-JP"/>
        </w:rPr>
        <w:t xml:space="preserve">prevent cross-contamination of solutions by </w:t>
      </w:r>
      <w:r w:rsidR="00F724CD" w:rsidRPr="00EC1037">
        <w:rPr>
          <w:lang w:eastAsia="ja-JP"/>
        </w:rPr>
        <w:t xml:space="preserve">using a </w:t>
      </w:r>
      <w:r w:rsidR="00BE38CA" w:rsidRPr="00EC1037">
        <w:rPr>
          <w:lang w:eastAsia="ja-JP"/>
        </w:rPr>
        <w:t>disposable device.</w:t>
      </w:r>
      <w:r w:rsidR="00025BF2" w:rsidRPr="00EC1037">
        <w:rPr>
          <w:lang w:eastAsia="ja-JP"/>
        </w:rPr>
        <w:t xml:space="preserve"> </w:t>
      </w:r>
      <w:r w:rsidR="000B4C7E" w:rsidRPr="00EC1037">
        <w:rPr>
          <w:lang w:eastAsia="ja-JP"/>
        </w:rPr>
        <w:t>T</w:t>
      </w:r>
      <w:r w:rsidR="00025BF2" w:rsidRPr="00EC1037">
        <w:rPr>
          <w:lang w:eastAsia="ja-JP"/>
        </w:rPr>
        <w:t xml:space="preserve">he </w:t>
      </w:r>
      <w:proofErr w:type="spellStart"/>
      <w:r w:rsidR="00025BF2" w:rsidRPr="00EC1037">
        <w:rPr>
          <w:lang w:eastAsia="ja-JP"/>
        </w:rPr>
        <w:t>iLiNP</w:t>
      </w:r>
      <w:proofErr w:type="spellEnd"/>
      <w:r w:rsidR="00025BF2" w:rsidRPr="00EC1037">
        <w:rPr>
          <w:lang w:eastAsia="ja-JP"/>
        </w:rPr>
        <w:t xml:space="preserve"> device </w:t>
      </w:r>
      <w:r w:rsidR="000B4C7E" w:rsidRPr="00EC1037">
        <w:rPr>
          <w:lang w:eastAsia="ja-JP"/>
        </w:rPr>
        <w:t xml:space="preserve">can produce </w:t>
      </w:r>
      <w:proofErr w:type="gramStart"/>
      <w:r w:rsidR="000B4C7E" w:rsidRPr="00EC1037">
        <w:rPr>
          <w:lang w:eastAsia="ja-JP"/>
        </w:rPr>
        <w:t>siRNA-loaded</w:t>
      </w:r>
      <w:proofErr w:type="gramEnd"/>
      <w:r w:rsidR="000B4C7E" w:rsidRPr="00EC1037">
        <w:rPr>
          <w:lang w:eastAsia="ja-JP"/>
        </w:rPr>
        <w:t xml:space="preserve"> LNPs </w:t>
      </w:r>
      <w:r w:rsidR="00025BF2" w:rsidRPr="00EC1037">
        <w:rPr>
          <w:lang w:eastAsia="ja-JP"/>
        </w:rPr>
        <w:t xml:space="preserve">in the same manner as </w:t>
      </w:r>
      <w:r w:rsidR="00E62CE3" w:rsidRPr="00EC1037">
        <w:rPr>
          <w:lang w:eastAsia="ja-JP"/>
        </w:rPr>
        <w:t xml:space="preserve">the </w:t>
      </w:r>
      <w:r w:rsidR="00025BF2" w:rsidRPr="00EC1037">
        <w:rPr>
          <w:lang w:eastAsia="ja-JP"/>
        </w:rPr>
        <w:t xml:space="preserve">POPC LNP production method. </w:t>
      </w:r>
      <w:r w:rsidR="00695CFD" w:rsidRPr="00EC1037">
        <w:rPr>
          <w:lang w:eastAsia="ja-JP"/>
        </w:rPr>
        <w:t xml:space="preserve">For the LNP production method using the </w:t>
      </w:r>
      <w:proofErr w:type="spellStart"/>
      <w:r w:rsidR="00695CFD" w:rsidRPr="00EC1037">
        <w:rPr>
          <w:lang w:eastAsia="ja-JP"/>
        </w:rPr>
        <w:t>iLiNP</w:t>
      </w:r>
      <w:proofErr w:type="spellEnd"/>
      <w:r w:rsidR="00695CFD" w:rsidRPr="00EC1037">
        <w:rPr>
          <w:lang w:eastAsia="ja-JP"/>
        </w:rPr>
        <w:t xml:space="preserve"> device, the user does not require any complicated procedures. For these reasons, </w:t>
      </w:r>
      <w:r w:rsidR="00E62CE3" w:rsidRPr="00EC1037">
        <w:rPr>
          <w:lang w:eastAsia="ja-JP"/>
        </w:rPr>
        <w:t xml:space="preserve">the </w:t>
      </w:r>
      <w:r w:rsidR="00695CFD" w:rsidRPr="00EC1037">
        <w:rPr>
          <w:lang w:eastAsia="ja-JP"/>
        </w:rPr>
        <w:t>microfluidic-based LNP production method</w:t>
      </w:r>
      <w:r w:rsidR="00E62CE3" w:rsidRPr="00EC1037">
        <w:rPr>
          <w:lang w:eastAsia="ja-JP"/>
        </w:rPr>
        <w:t>,</w:t>
      </w:r>
      <w:r w:rsidR="00695CFD" w:rsidRPr="00EC1037">
        <w:rPr>
          <w:lang w:eastAsia="ja-JP"/>
        </w:rPr>
        <w:t xml:space="preserve"> including the </w:t>
      </w:r>
      <w:proofErr w:type="spellStart"/>
      <w:r w:rsidR="00695CFD" w:rsidRPr="00EC1037">
        <w:rPr>
          <w:lang w:eastAsia="ja-JP"/>
        </w:rPr>
        <w:t>iLiNP</w:t>
      </w:r>
      <w:proofErr w:type="spellEnd"/>
      <w:r w:rsidR="00695CFD" w:rsidRPr="00EC1037">
        <w:rPr>
          <w:lang w:eastAsia="ja-JP"/>
        </w:rPr>
        <w:t xml:space="preserve"> device</w:t>
      </w:r>
      <w:r w:rsidR="00E62CE3" w:rsidRPr="00EC1037">
        <w:rPr>
          <w:lang w:eastAsia="ja-JP"/>
        </w:rPr>
        <w:t>,</w:t>
      </w:r>
      <w:r w:rsidR="00695CFD" w:rsidRPr="00EC1037">
        <w:rPr>
          <w:lang w:eastAsia="ja-JP"/>
        </w:rPr>
        <w:t xml:space="preserve"> will be expected </w:t>
      </w:r>
      <w:r w:rsidR="00110FBD" w:rsidRPr="00EC1037">
        <w:rPr>
          <w:lang w:eastAsia="ja-JP"/>
        </w:rPr>
        <w:t xml:space="preserve">to </w:t>
      </w:r>
      <w:r w:rsidR="00F724CD" w:rsidRPr="00EC1037">
        <w:rPr>
          <w:lang w:eastAsia="ja-JP"/>
        </w:rPr>
        <w:t xml:space="preserve">be </w:t>
      </w:r>
      <w:r w:rsidR="00110FBD" w:rsidRPr="00EC1037">
        <w:rPr>
          <w:lang w:eastAsia="ja-JP"/>
        </w:rPr>
        <w:t>employ</w:t>
      </w:r>
      <w:r w:rsidR="00F724CD" w:rsidRPr="00EC1037">
        <w:rPr>
          <w:lang w:eastAsia="ja-JP"/>
        </w:rPr>
        <w:t>ed</w:t>
      </w:r>
      <w:r w:rsidR="00110FBD" w:rsidRPr="00EC1037">
        <w:rPr>
          <w:lang w:eastAsia="ja-JP"/>
        </w:rPr>
        <w:t xml:space="preserve"> as the standard LNP production method.</w:t>
      </w:r>
      <w:r w:rsidR="00C947B8" w:rsidRPr="00EC1037">
        <w:rPr>
          <w:lang w:eastAsia="ja-JP"/>
        </w:rPr>
        <w:t xml:space="preserve"> The protocol of this paper can be </w:t>
      </w:r>
      <w:r w:rsidR="009D767C" w:rsidRPr="00EC1037">
        <w:rPr>
          <w:lang w:eastAsia="ja-JP"/>
        </w:rPr>
        <w:t>adapted</w:t>
      </w:r>
      <w:r w:rsidR="00C947B8" w:rsidRPr="00EC1037">
        <w:rPr>
          <w:lang w:eastAsia="ja-JP"/>
        </w:rPr>
        <w:t xml:space="preserve"> to </w:t>
      </w:r>
      <w:r w:rsidR="009D767C" w:rsidRPr="00EC1037">
        <w:rPr>
          <w:lang w:eastAsia="ja-JP"/>
        </w:rPr>
        <w:t>other microfluidic devices</w:t>
      </w:r>
      <w:r w:rsidR="00C947B8" w:rsidRPr="00EC1037">
        <w:rPr>
          <w:lang w:eastAsia="ja-JP"/>
        </w:rPr>
        <w:t xml:space="preserve"> for LNP production. In addition, the production of </w:t>
      </w:r>
      <w:proofErr w:type="gramStart"/>
      <w:r w:rsidR="00C947B8" w:rsidRPr="00EC1037">
        <w:rPr>
          <w:lang w:eastAsia="ja-JP"/>
        </w:rPr>
        <w:t>mRNA-loaded</w:t>
      </w:r>
      <w:proofErr w:type="gramEnd"/>
      <w:r w:rsidR="00C947B8" w:rsidRPr="00EC1037">
        <w:rPr>
          <w:lang w:eastAsia="ja-JP"/>
        </w:rPr>
        <w:t xml:space="preserve"> LNPs is also </w:t>
      </w:r>
      <w:r w:rsidR="00A4750B" w:rsidRPr="00EC1037">
        <w:rPr>
          <w:lang w:eastAsia="ja-JP"/>
        </w:rPr>
        <w:t>enabled by changing the siRNA/buffer solution to a buffer solution</w:t>
      </w:r>
      <w:r w:rsidR="009D767C" w:rsidRPr="00EC1037">
        <w:rPr>
          <w:lang w:eastAsia="ja-JP"/>
        </w:rPr>
        <w:t xml:space="preserve"> containing mRNAs</w:t>
      </w:r>
      <w:r w:rsidR="00A4750B" w:rsidRPr="00EC1037">
        <w:rPr>
          <w:lang w:eastAsia="ja-JP"/>
        </w:rPr>
        <w:t>.</w:t>
      </w:r>
    </w:p>
    <w:p w14:paraId="18FEB948" w14:textId="77777777" w:rsidR="00550020" w:rsidRPr="00EC1037" w:rsidRDefault="00550020" w:rsidP="00EC1037">
      <w:pPr>
        <w:rPr>
          <w:lang w:eastAsia="ja-JP"/>
        </w:rPr>
      </w:pPr>
    </w:p>
    <w:p w14:paraId="59F37CC4" w14:textId="4C7CB0FF" w:rsidR="006E4797" w:rsidRPr="00EC1037" w:rsidRDefault="00551D82" w:rsidP="00EC1037">
      <w:pPr>
        <w:pBdr>
          <w:top w:val="nil"/>
          <w:left w:val="nil"/>
          <w:bottom w:val="nil"/>
          <w:right w:val="nil"/>
          <w:between w:val="nil"/>
        </w:pBdr>
      </w:pPr>
      <w:r w:rsidRPr="00EC1037">
        <w:rPr>
          <w:b/>
        </w:rPr>
        <w:t>ACKNOWLEDGMENTS:</w:t>
      </w:r>
    </w:p>
    <w:p w14:paraId="16817C22" w14:textId="2FB24771" w:rsidR="00696316" w:rsidRPr="00EC1037" w:rsidRDefault="00696316" w:rsidP="00EC1037">
      <w:r w:rsidRPr="00EC1037">
        <w:t xml:space="preserve">This work was supported by JST, CREST Grant Number JPMJCR17H1, Japan, JST, PRESTO Grant Number JPMJPR19K8, Japan, </w:t>
      </w:r>
      <w:r w:rsidR="005E730E" w:rsidRPr="00EC1037">
        <w:t xml:space="preserve">JST, SCORE, Japan, </w:t>
      </w:r>
      <w:r w:rsidRPr="00EC1037">
        <w:t>the Special Education and Research Expenses from the Ministry of Education, Culture, Sports, Science and Technology, JSPS KAKENHI Grant Number JP19KK0140</w:t>
      </w:r>
      <w:r w:rsidR="00BA1B81" w:rsidRPr="00EC1037">
        <w:t xml:space="preserve">, and </w:t>
      </w:r>
      <w:proofErr w:type="spellStart"/>
      <w:r w:rsidR="00BA1B81" w:rsidRPr="00EC1037">
        <w:t>Iketani</w:t>
      </w:r>
      <w:proofErr w:type="spellEnd"/>
      <w:r w:rsidR="00BA1B81" w:rsidRPr="00EC1037">
        <w:t xml:space="preserve"> Science and Technology Foundation</w:t>
      </w:r>
      <w:r w:rsidRPr="00EC1037">
        <w:t>.</w:t>
      </w:r>
    </w:p>
    <w:p w14:paraId="6A8CE09B" w14:textId="77777777" w:rsidR="00B15195" w:rsidRPr="00EC1037" w:rsidRDefault="00B15195" w:rsidP="00EC1037">
      <w:pPr>
        <w:rPr>
          <w:b/>
        </w:rPr>
      </w:pPr>
    </w:p>
    <w:p w14:paraId="5E703EBA" w14:textId="53C9507D" w:rsidR="006E4797" w:rsidRPr="00EC1037" w:rsidRDefault="00551D82" w:rsidP="00EC1037">
      <w:pPr>
        <w:pBdr>
          <w:top w:val="nil"/>
          <w:left w:val="nil"/>
          <w:bottom w:val="nil"/>
          <w:right w:val="nil"/>
          <w:between w:val="nil"/>
        </w:pBdr>
      </w:pPr>
      <w:r w:rsidRPr="00EC1037">
        <w:rPr>
          <w:b/>
        </w:rPr>
        <w:t>DISCLOSURES:</w:t>
      </w:r>
    </w:p>
    <w:p w14:paraId="4A7B0E5C" w14:textId="460D86E6" w:rsidR="006E4797" w:rsidRPr="00EC1037" w:rsidRDefault="00696316" w:rsidP="00EC1037">
      <w:r w:rsidRPr="00EC1037">
        <w:t>The authors have nothing to disclose.</w:t>
      </w:r>
    </w:p>
    <w:p w14:paraId="6EFDD976" w14:textId="77777777" w:rsidR="00696316" w:rsidRPr="00EC1037" w:rsidRDefault="00696316" w:rsidP="00EC1037"/>
    <w:p w14:paraId="4B03E198" w14:textId="656B8786" w:rsidR="00DA6B54" w:rsidRPr="00EC1037" w:rsidRDefault="00551D82" w:rsidP="00EC1037">
      <w:pPr>
        <w:pStyle w:val="EndNoteBibliographyTitle"/>
        <w:jc w:val="both"/>
        <w:rPr>
          <w:noProof/>
        </w:rPr>
      </w:pPr>
      <w:r w:rsidRPr="00EC1037">
        <w:rPr>
          <w:b/>
        </w:rPr>
        <w:t>REFERENCES:</w:t>
      </w:r>
      <w:r w:rsidR="001231FC" w:rsidRPr="00EC1037">
        <w:fldChar w:fldCharType="begin"/>
      </w:r>
      <w:r w:rsidR="001231FC" w:rsidRPr="00EC1037">
        <w:instrText xml:space="preserve"> ADDIN EN.REFLIST </w:instrText>
      </w:r>
      <w:r w:rsidR="001231FC" w:rsidRPr="00EC1037">
        <w:fldChar w:fldCharType="separate"/>
      </w:r>
    </w:p>
    <w:p w14:paraId="415FD79F" w14:textId="77777777" w:rsidR="0008670A" w:rsidRPr="00EC1037" w:rsidRDefault="0008670A" w:rsidP="00EC1037">
      <w:pPr>
        <w:pStyle w:val="EndNoteBibliographyTitle"/>
        <w:jc w:val="both"/>
        <w:rPr>
          <w:noProof/>
        </w:rPr>
      </w:pPr>
    </w:p>
    <w:p w14:paraId="034B22CC" w14:textId="693B18D6" w:rsidR="00DA6B54" w:rsidRPr="00EC1037" w:rsidRDefault="00DA6B54" w:rsidP="00EC1037">
      <w:pPr>
        <w:pStyle w:val="EndNoteBibliography"/>
        <w:rPr>
          <w:noProof/>
        </w:rPr>
      </w:pPr>
      <w:r w:rsidRPr="00EC1037">
        <w:rPr>
          <w:noProof/>
        </w:rPr>
        <w:t>1</w:t>
      </w:r>
      <w:r w:rsidR="0008670A">
        <w:rPr>
          <w:noProof/>
        </w:rPr>
        <w:t>.</w:t>
      </w:r>
      <w:r w:rsidRPr="00EC1037">
        <w:rPr>
          <w:noProof/>
        </w:rPr>
        <w:tab/>
        <w:t>Schoenmaker, L.</w:t>
      </w:r>
      <w:r w:rsidRPr="00EC1037">
        <w:rPr>
          <w:i/>
          <w:noProof/>
        </w:rPr>
        <w:t xml:space="preserve"> </w:t>
      </w:r>
      <w:r w:rsidRPr="00041440">
        <w:rPr>
          <w:iCs/>
          <w:noProof/>
        </w:rPr>
        <w:t xml:space="preserve">et al. </w:t>
      </w:r>
      <w:r w:rsidRPr="00EC1037">
        <w:rPr>
          <w:noProof/>
        </w:rPr>
        <w:t xml:space="preserve">mRNA-lipid nanoparticle COVID-19 vaccines: Structure and stability. </w:t>
      </w:r>
      <w:r w:rsidRPr="00EC1037">
        <w:rPr>
          <w:i/>
          <w:noProof/>
        </w:rPr>
        <w:t>International Journal of Pharmaceutics</w:t>
      </w:r>
      <w:r w:rsidRPr="00041440">
        <w:rPr>
          <w:iCs/>
          <w:noProof/>
        </w:rPr>
        <w:t xml:space="preserve">. </w:t>
      </w:r>
      <w:r w:rsidRPr="00EC1037">
        <w:rPr>
          <w:b/>
          <w:noProof/>
        </w:rPr>
        <w:t>601</w:t>
      </w:r>
      <w:r w:rsidR="00A53053" w:rsidRPr="00041440">
        <w:rPr>
          <w:bCs/>
          <w:noProof/>
        </w:rPr>
        <w:t>,</w:t>
      </w:r>
      <w:r w:rsidRPr="00EC1037">
        <w:rPr>
          <w:noProof/>
        </w:rPr>
        <w:t xml:space="preserve"> 120586 (2021).</w:t>
      </w:r>
    </w:p>
    <w:p w14:paraId="1DD1A0C9" w14:textId="4DDF15AD" w:rsidR="00DA6B54" w:rsidRPr="00EC1037" w:rsidRDefault="00DA6B54" w:rsidP="00EC1037">
      <w:pPr>
        <w:pStyle w:val="EndNoteBibliography"/>
        <w:rPr>
          <w:noProof/>
        </w:rPr>
      </w:pPr>
      <w:r w:rsidRPr="00EC1037">
        <w:rPr>
          <w:noProof/>
        </w:rPr>
        <w:t>2</w:t>
      </w:r>
      <w:r w:rsidR="0008670A">
        <w:rPr>
          <w:noProof/>
        </w:rPr>
        <w:t>.</w:t>
      </w:r>
      <w:r w:rsidRPr="00EC1037">
        <w:rPr>
          <w:noProof/>
        </w:rPr>
        <w:tab/>
        <w:t>Chung, Y. H., Beiss, V., Fiering, S. N.</w:t>
      </w:r>
      <w:r w:rsidR="0008670A">
        <w:rPr>
          <w:noProof/>
        </w:rPr>
        <w:t>,</w:t>
      </w:r>
      <w:r w:rsidRPr="00EC1037">
        <w:rPr>
          <w:noProof/>
        </w:rPr>
        <w:t xml:space="preserve"> Steinmetz, N. F. COVID-19 Vaccine </w:t>
      </w:r>
      <w:r w:rsidR="0008670A">
        <w:rPr>
          <w:noProof/>
        </w:rPr>
        <w:t>f</w:t>
      </w:r>
      <w:r w:rsidRPr="00EC1037">
        <w:rPr>
          <w:noProof/>
        </w:rPr>
        <w:t xml:space="preserve">rontrunners and </w:t>
      </w:r>
      <w:r w:rsidR="0008670A">
        <w:rPr>
          <w:noProof/>
        </w:rPr>
        <w:t>t</w:t>
      </w:r>
      <w:r w:rsidRPr="00EC1037">
        <w:rPr>
          <w:noProof/>
        </w:rPr>
        <w:t xml:space="preserve">heir </w:t>
      </w:r>
      <w:r w:rsidR="0008670A">
        <w:rPr>
          <w:noProof/>
        </w:rPr>
        <w:t>n</w:t>
      </w:r>
      <w:r w:rsidRPr="00EC1037">
        <w:rPr>
          <w:noProof/>
        </w:rPr>
        <w:t xml:space="preserve">anotechnology </w:t>
      </w:r>
      <w:r w:rsidR="0008670A">
        <w:rPr>
          <w:noProof/>
        </w:rPr>
        <w:t>d</w:t>
      </w:r>
      <w:r w:rsidRPr="00EC1037">
        <w:rPr>
          <w:noProof/>
        </w:rPr>
        <w:t xml:space="preserve">esign. </w:t>
      </w:r>
      <w:r w:rsidRPr="00EC1037">
        <w:rPr>
          <w:i/>
          <w:noProof/>
        </w:rPr>
        <w:t>ACS Nano</w:t>
      </w:r>
      <w:r w:rsidRPr="00041440">
        <w:rPr>
          <w:iCs/>
          <w:noProof/>
        </w:rPr>
        <w:t xml:space="preserve">. </w:t>
      </w:r>
      <w:r w:rsidRPr="00EC1037">
        <w:rPr>
          <w:b/>
          <w:noProof/>
        </w:rPr>
        <w:t>14</w:t>
      </w:r>
      <w:r w:rsidRPr="00EC1037">
        <w:rPr>
          <w:noProof/>
        </w:rPr>
        <w:t xml:space="preserve"> (10), 12522</w:t>
      </w:r>
      <w:r w:rsidR="000B0BF6">
        <w:rPr>
          <w:noProof/>
        </w:rPr>
        <w:t>–</w:t>
      </w:r>
      <w:r w:rsidRPr="00EC1037">
        <w:rPr>
          <w:noProof/>
        </w:rPr>
        <w:t>12537 (2020).</w:t>
      </w:r>
    </w:p>
    <w:p w14:paraId="65D7F289" w14:textId="024F5CC0" w:rsidR="00DA6B54" w:rsidRPr="00EC1037" w:rsidRDefault="00DA6B54" w:rsidP="00EC1037">
      <w:pPr>
        <w:pStyle w:val="EndNoteBibliography"/>
        <w:rPr>
          <w:noProof/>
        </w:rPr>
      </w:pPr>
      <w:r w:rsidRPr="00EC1037">
        <w:rPr>
          <w:noProof/>
        </w:rPr>
        <w:t>3</w:t>
      </w:r>
      <w:r w:rsidR="000B0BF6">
        <w:rPr>
          <w:noProof/>
        </w:rPr>
        <w:t>.</w:t>
      </w:r>
      <w:r w:rsidRPr="00EC1037">
        <w:rPr>
          <w:noProof/>
        </w:rPr>
        <w:tab/>
        <w:t>Dong, Y.</w:t>
      </w:r>
      <w:r w:rsidRPr="00EC1037">
        <w:rPr>
          <w:i/>
          <w:noProof/>
        </w:rPr>
        <w:t xml:space="preserve"> </w:t>
      </w:r>
      <w:r w:rsidRPr="00041440">
        <w:rPr>
          <w:iCs/>
          <w:noProof/>
        </w:rPr>
        <w:t xml:space="preserve">et al. </w:t>
      </w:r>
      <w:r w:rsidRPr="00EC1037">
        <w:rPr>
          <w:noProof/>
        </w:rPr>
        <w:t xml:space="preserve">A systematic review of SARS-CoV-2 vaccine candidates. </w:t>
      </w:r>
      <w:r w:rsidRPr="00EC1037">
        <w:rPr>
          <w:i/>
          <w:noProof/>
        </w:rPr>
        <w:t>Signal Transduct</w:t>
      </w:r>
      <w:r w:rsidR="000B0BF6">
        <w:rPr>
          <w:i/>
          <w:noProof/>
        </w:rPr>
        <w:t>ion and</w:t>
      </w:r>
      <w:r w:rsidRPr="00EC1037">
        <w:rPr>
          <w:i/>
          <w:noProof/>
        </w:rPr>
        <w:t xml:space="preserve"> Target</w:t>
      </w:r>
      <w:r w:rsidR="000B0BF6">
        <w:rPr>
          <w:i/>
          <w:noProof/>
        </w:rPr>
        <w:t>ed</w:t>
      </w:r>
      <w:r w:rsidRPr="00EC1037">
        <w:rPr>
          <w:i/>
          <w:noProof/>
        </w:rPr>
        <w:t xml:space="preserve"> Ther</w:t>
      </w:r>
      <w:r w:rsidR="000B0BF6">
        <w:rPr>
          <w:i/>
          <w:noProof/>
        </w:rPr>
        <w:t>apy</w:t>
      </w:r>
      <w:r w:rsidRPr="00041440">
        <w:rPr>
          <w:iCs/>
          <w:noProof/>
        </w:rPr>
        <w:t xml:space="preserve">. </w:t>
      </w:r>
      <w:r w:rsidRPr="00EC1037">
        <w:rPr>
          <w:b/>
          <w:noProof/>
        </w:rPr>
        <w:t>5</w:t>
      </w:r>
      <w:r w:rsidRPr="00EC1037">
        <w:rPr>
          <w:noProof/>
        </w:rPr>
        <w:t xml:space="preserve"> (1), 237 (2020).</w:t>
      </w:r>
    </w:p>
    <w:p w14:paraId="2A4CE8F8" w14:textId="2DE18207" w:rsidR="00DA6B54" w:rsidRPr="00EC1037" w:rsidRDefault="00DA6B54" w:rsidP="00EC1037">
      <w:pPr>
        <w:pStyle w:val="EndNoteBibliography"/>
        <w:rPr>
          <w:noProof/>
        </w:rPr>
      </w:pPr>
      <w:r w:rsidRPr="00EC1037">
        <w:rPr>
          <w:noProof/>
        </w:rPr>
        <w:t>4</w:t>
      </w:r>
      <w:r w:rsidR="000B0BF6">
        <w:rPr>
          <w:noProof/>
        </w:rPr>
        <w:t>.</w:t>
      </w:r>
      <w:r w:rsidRPr="00EC1037">
        <w:rPr>
          <w:noProof/>
        </w:rPr>
        <w:tab/>
        <w:t>Cabral, H.</w:t>
      </w:r>
      <w:r w:rsidRPr="00EC1037">
        <w:rPr>
          <w:i/>
          <w:noProof/>
        </w:rPr>
        <w:t xml:space="preserve"> </w:t>
      </w:r>
      <w:r w:rsidRPr="00041440">
        <w:rPr>
          <w:iCs/>
          <w:noProof/>
        </w:rPr>
        <w:t xml:space="preserve">et al. </w:t>
      </w:r>
      <w:r w:rsidRPr="00EC1037">
        <w:rPr>
          <w:noProof/>
        </w:rPr>
        <w:t xml:space="preserve">Accumulation of sub-100 nm polymeric micelles in poorly permeable tumours depends on size. </w:t>
      </w:r>
      <w:r w:rsidRPr="00EC1037">
        <w:rPr>
          <w:i/>
          <w:noProof/>
        </w:rPr>
        <w:t>Nature Nanotechnology</w:t>
      </w:r>
      <w:r w:rsidRPr="00041440">
        <w:rPr>
          <w:iCs/>
          <w:noProof/>
        </w:rPr>
        <w:t xml:space="preserve">. </w:t>
      </w:r>
      <w:r w:rsidRPr="00EC1037">
        <w:rPr>
          <w:b/>
          <w:noProof/>
        </w:rPr>
        <w:t>6</w:t>
      </w:r>
      <w:r w:rsidRPr="00EC1037">
        <w:rPr>
          <w:noProof/>
        </w:rPr>
        <w:t xml:space="preserve"> (12), 815</w:t>
      </w:r>
      <w:r w:rsidR="000B0BF6">
        <w:rPr>
          <w:noProof/>
        </w:rPr>
        <w:t>–</w:t>
      </w:r>
      <w:r w:rsidRPr="00EC1037">
        <w:rPr>
          <w:noProof/>
        </w:rPr>
        <w:t>823 (2011).</w:t>
      </w:r>
    </w:p>
    <w:p w14:paraId="58129E86" w14:textId="7F9769CE" w:rsidR="00DA6B54" w:rsidRPr="00EC1037" w:rsidRDefault="00DA6B54" w:rsidP="00EC1037">
      <w:pPr>
        <w:pStyle w:val="EndNoteBibliography"/>
        <w:rPr>
          <w:noProof/>
        </w:rPr>
      </w:pPr>
      <w:r w:rsidRPr="00EC1037">
        <w:rPr>
          <w:noProof/>
        </w:rPr>
        <w:t>5</w:t>
      </w:r>
      <w:r w:rsidR="000B0BF6">
        <w:rPr>
          <w:noProof/>
        </w:rPr>
        <w:t>.</w:t>
      </w:r>
      <w:r w:rsidRPr="00EC1037">
        <w:rPr>
          <w:noProof/>
        </w:rPr>
        <w:tab/>
        <w:t>Sato, Y.</w:t>
      </w:r>
      <w:r w:rsidRPr="00EC1037">
        <w:rPr>
          <w:i/>
          <w:noProof/>
        </w:rPr>
        <w:t xml:space="preserve"> </w:t>
      </w:r>
      <w:r w:rsidRPr="00041440">
        <w:rPr>
          <w:iCs/>
          <w:noProof/>
        </w:rPr>
        <w:t xml:space="preserve">et al. </w:t>
      </w:r>
      <w:r w:rsidRPr="00EC1037">
        <w:rPr>
          <w:noProof/>
        </w:rPr>
        <w:t xml:space="preserve">Elucidation of the physicochemical properties and potency of siRNA-loaded </w:t>
      </w:r>
      <w:r w:rsidRPr="00EC1037">
        <w:rPr>
          <w:noProof/>
        </w:rPr>
        <w:lastRenderedPageBreak/>
        <w:t xml:space="preserve">small-sized lipid nanoparticles for siRNA delivery. </w:t>
      </w:r>
      <w:r w:rsidRPr="00EC1037">
        <w:rPr>
          <w:i/>
          <w:noProof/>
        </w:rPr>
        <w:t>Journal of Controlled Release</w:t>
      </w:r>
      <w:r w:rsidRPr="00041440">
        <w:rPr>
          <w:iCs/>
          <w:noProof/>
        </w:rPr>
        <w:t xml:space="preserve">. </w:t>
      </w:r>
      <w:r w:rsidRPr="00EC1037">
        <w:rPr>
          <w:b/>
          <w:noProof/>
        </w:rPr>
        <w:t>229</w:t>
      </w:r>
      <w:r w:rsidR="000B0BF6" w:rsidRPr="00EC1037">
        <w:rPr>
          <w:noProof/>
        </w:rPr>
        <w:t>,</w:t>
      </w:r>
      <w:r w:rsidRPr="00EC1037">
        <w:rPr>
          <w:noProof/>
        </w:rPr>
        <w:t xml:space="preserve"> 48</w:t>
      </w:r>
      <w:r w:rsidR="000B0BF6">
        <w:rPr>
          <w:noProof/>
        </w:rPr>
        <w:t>–</w:t>
      </w:r>
      <w:r w:rsidRPr="00EC1037">
        <w:rPr>
          <w:noProof/>
        </w:rPr>
        <w:t>57 (2016).</w:t>
      </w:r>
    </w:p>
    <w:p w14:paraId="24B455B1" w14:textId="4AF1C035" w:rsidR="00DA6B54" w:rsidRPr="00EC1037" w:rsidRDefault="00DA6B54" w:rsidP="00EC1037">
      <w:pPr>
        <w:pStyle w:val="EndNoteBibliography"/>
        <w:rPr>
          <w:noProof/>
        </w:rPr>
      </w:pPr>
      <w:r w:rsidRPr="00EC1037">
        <w:rPr>
          <w:noProof/>
        </w:rPr>
        <w:t>6</w:t>
      </w:r>
      <w:r w:rsidR="000B0BF6">
        <w:rPr>
          <w:noProof/>
        </w:rPr>
        <w:t>.</w:t>
      </w:r>
      <w:r w:rsidRPr="00EC1037">
        <w:rPr>
          <w:noProof/>
        </w:rPr>
        <w:tab/>
        <w:t>Kimura, N.</w:t>
      </w:r>
      <w:r w:rsidRPr="00EC1037">
        <w:rPr>
          <w:i/>
          <w:noProof/>
        </w:rPr>
        <w:t xml:space="preserve"> </w:t>
      </w:r>
      <w:r w:rsidRPr="00041440">
        <w:rPr>
          <w:iCs/>
          <w:noProof/>
        </w:rPr>
        <w:t xml:space="preserve">et al. </w:t>
      </w:r>
      <w:r w:rsidRPr="00EC1037">
        <w:rPr>
          <w:noProof/>
        </w:rPr>
        <w:t xml:space="preserve">Three-dimensional, symmetrically assembled microfluidic device for lipid nanoparticle production. </w:t>
      </w:r>
      <w:r w:rsidRPr="00EC1037">
        <w:rPr>
          <w:i/>
          <w:noProof/>
        </w:rPr>
        <w:t>RSC Advances</w:t>
      </w:r>
      <w:r w:rsidRPr="00041440">
        <w:rPr>
          <w:iCs/>
          <w:noProof/>
        </w:rPr>
        <w:t xml:space="preserve">. </w:t>
      </w:r>
      <w:r w:rsidRPr="00EC1037">
        <w:rPr>
          <w:b/>
          <w:noProof/>
        </w:rPr>
        <w:t>11</w:t>
      </w:r>
      <w:r w:rsidRPr="00EC1037">
        <w:rPr>
          <w:noProof/>
        </w:rPr>
        <w:t xml:space="preserve"> (3), 1430</w:t>
      </w:r>
      <w:r w:rsidR="000B0BF6">
        <w:rPr>
          <w:noProof/>
        </w:rPr>
        <w:t>–</w:t>
      </w:r>
      <w:r w:rsidRPr="00EC1037">
        <w:rPr>
          <w:noProof/>
        </w:rPr>
        <w:t>1439 (2021).</w:t>
      </w:r>
    </w:p>
    <w:p w14:paraId="6F800061" w14:textId="751F01B6" w:rsidR="00DA6B54" w:rsidRPr="00EC1037" w:rsidRDefault="00DA6B54" w:rsidP="00EC1037">
      <w:pPr>
        <w:pStyle w:val="EndNoteBibliography"/>
        <w:rPr>
          <w:noProof/>
        </w:rPr>
      </w:pPr>
      <w:r w:rsidRPr="00EC1037">
        <w:rPr>
          <w:noProof/>
        </w:rPr>
        <w:t>7</w:t>
      </w:r>
      <w:r w:rsidR="000B0BF6">
        <w:rPr>
          <w:noProof/>
        </w:rPr>
        <w:t>.</w:t>
      </w:r>
      <w:r w:rsidRPr="00EC1037">
        <w:rPr>
          <w:noProof/>
        </w:rPr>
        <w:tab/>
        <w:t>Maeki, M., Kimura, N., Sato, Y., Harashima, H.</w:t>
      </w:r>
      <w:r w:rsidR="000B0BF6">
        <w:rPr>
          <w:noProof/>
        </w:rPr>
        <w:t>,</w:t>
      </w:r>
      <w:r w:rsidRPr="00EC1037">
        <w:rPr>
          <w:noProof/>
        </w:rPr>
        <w:t xml:space="preserve"> Tokeshi, M. Advances in microfluidics for lipid nanoparticles and extracellular vesicles and applications in drug delivery systems. </w:t>
      </w:r>
      <w:r w:rsidRPr="00EC1037">
        <w:rPr>
          <w:i/>
          <w:noProof/>
        </w:rPr>
        <w:t>Advanced Drug Delivery Reviews</w:t>
      </w:r>
      <w:r w:rsidRPr="00041440">
        <w:rPr>
          <w:iCs/>
          <w:noProof/>
        </w:rPr>
        <w:t xml:space="preserve">. </w:t>
      </w:r>
      <w:r w:rsidRPr="00EC1037">
        <w:rPr>
          <w:b/>
          <w:noProof/>
        </w:rPr>
        <w:t>128</w:t>
      </w:r>
      <w:r w:rsidR="000B0BF6" w:rsidRPr="00EC1037">
        <w:rPr>
          <w:noProof/>
        </w:rPr>
        <w:t>,</w:t>
      </w:r>
      <w:r w:rsidRPr="00EC1037">
        <w:rPr>
          <w:noProof/>
        </w:rPr>
        <w:t xml:space="preserve"> 84</w:t>
      </w:r>
      <w:r w:rsidR="000B0BF6">
        <w:rPr>
          <w:noProof/>
        </w:rPr>
        <w:t>–</w:t>
      </w:r>
      <w:r w:rsidRPr="00EC1037">
        <w:rPr>
          <w:noProof/>
        </w:rPr>
        <w:t>100 (2018).</w:t>
      </w:r>
    </w:p>
    <w:p w14:paraId="4BAFF9C9" w14:textId="0B9DADAE" w:rsidR="00DA6B54" w:rsidRPr="00EC1037" w:rsidRDefault="00DA6B54" w:rsidP="00EC1037">
      <w:pPr>
        <w:pStyle w:val="EndNoteBibliography"/>
        <w:rPr>
          <w:noProof/>
        </w:rPr>
      </w:pPr>
      <w:r w:rsidRPr="00EC1037">
        <w:rPr>
          <w:noProof/>
        </w:rPr>
        <w:t>8</w:t>
      </w:r>
      <w:r w:rsidR="000B0BF6">
        <w:rPr>
          <w:noProof/>
        </w:rPr>
        <w:t>.</w:t>
      </w:r>
      <w:r w:rsidRPr="00EC1037">
        <w:rPr>
          <w:noProof/>
        </w:rPr>
        <w:tab/>
        <w:t>Akinc, A.</w:t>
      </w:r>
      <w:r w:rsidRPr="00EC1037">
        <w:rPr>
          <w:i/>
          <w:noProof/>
        </w:rPr>
        <w:t xml:space="preserve"> </w:t>
      </w:r>
      <w:r w:rsidRPr="00041440">
        <w:rPr>
          <w:iCs/>
          <w:noProof/>
        </w:rPr>
        <w:t xml:space="preserve">et al. </w:t>
      </w:r>
      <w:r w:rsidRPr="00EC1037">
        <w:rPr>
          <w:noProof/>
        </w:rPr>
        <w:t xml:space="preserve">The Onpattro story and the clinical translation of nanomedicines containing nucleic acid-based drugs. </w:t>
      </w:r>
      <w:r w:rsidRPr="00EC1037">
        <w:rPr>
          <w:i/>
          <w:noProof/>
        </w:rPr>
        <w:t>Nature Nanotechnology</w:t>
      </w:r>
      <w:r w:rsidRPr="00041440">
        <w:rPr>
          <w:iCs/>
          <w:noProof/>
        </w:rPr>
        <w:t xml:space="preserve">. </w:t>
      </w:r>
      <w:r w:rsidRPr="00EC1037">
        <w:rPr>
          <w:b/>
          <w:noProof/>
        </w:rPr>
        <w:t>14</w:t>
      </w:r>
      <w:r w:rsidRPr="00EC1037">
        <w:rPr>
          <w:noProof/>
        </w:rPr>
        <w:t xml:space="preserve"> (12), 1084</w:t>
      </w:r>
      <w:r w:rsidR="000B0BF6">
        <w:rPr>
          <w:noProof/>
        </w:rPr>
        <w:t>–</w:t>
      </w:r>
      <w:r w:rsidRPr="00EC1037">
        <w:rPr>
          <w:noProof/>
        </w:rPr>
        <w:t>1087 (2019).</w:t>
      </w:r>
    </w:p>
    <w:p w14:paraId="11DEAC97" w14:textId="214AA183" w:rsidR="00DA6B54" w:rsidRPr="00EC1037" w:rsidRDefault="00DA6B54" w:rsidP="00EC1037">
      <w:pPr>
        <w:pStyle w:val="EndNoteBibliography"/>
        <w:rPr>
          <w:noProof/>
        </w:rPr>
      </w:pPr>
      <w:r w:rsidRPr="00EC1037">
        <w:rPr>
          <w:noProof/>
        </w:rPr>
        <w:t>9</w:t>
      </w:r>
      <w:r w:rsidR="000B0BF6">
        <w:rPr>
          <w:noProof/>
        </w:rPr>
        <w:t>.</w:t>
      </w:r>
      <w:r w:rsidRPr="00EC1037">
        <w:rPr>
          <w:noProof/>
        </w:rPr>
        <w:tab/>
        <w:t>Kulkarni, J. A., Witzigmann, D., Chen, S., Cullis, P. R.</w:t>
      </w:r>
      <w:r w:rsidR="000B0BF6">
        <w:rPr>
          <w:noProof/>
        </w:rPr>
        <w:t>,</w:t>
      </w:r>
      <w:r w:rsidRPr="00EC1037">
        <w:rPr>
          <w:noProof/>
        </w:rPr>
        <w:t xml:space="preserve"> van der Meel, R. Lipid </w:t>
      </w:r>
      <w:r w:rsidR="000B0BF6">
        <w:rPr>
          <w:noProof/>
        </w:rPr>
        <w:t>n</w:t>
      </w:r>
      <w:r w:rsidRPr="00EC1037">
        <w:rPr>
          <w:noProof/>
        </w:rPr>
        <w:t xml:space="preserve">anoparticle </w:t>
      </w:r>
      <w:r w:rsidR="000B0BF6">
        <w:rPr>
          <w:noProof/>
        </w:rPr>
        <w:t>t</w:t>
      </w:r>
      <w:r w:rsidRPr="00EC1037">
        <w:rPr>
          <w:noProof/>
        </w:rPr>
        <w:t xml:space="preserve">echnology for </w:t>
      </w:r>
      <w:r w:rsidR="000B0BF6">
        <w:rPr>
          <w:noProof/>
        </w:rPr>
        <w:t>c</w:t>
      </w:r>
      <w:r w:rsidRPr="00EC1037">
        <w:rPr>
          <w:noProof/>
        </w:rPr>
        <w:t xml:space="preserve">linical </w:t>
      </w:r>
      <w:r w:rsidR="000B0BF6">
        <w:rPr>
          <w:noProof/>
        </w:rPr>
        <w:t>t</w:t>
      </w:r>
      <w:r w:rsidRPr="00EC1037">
        <w:rPr>
          <w:noProof/>
        </w:rPr>
        <w:t xml:space="preserve">ranslation of siRNA </w:t>
      </w:r>
      <w:r w:rsidR="000B0BF6">
        <w:rPr>
          <w:noProof/>
        </w:rPr>
        <w:t>t</w:t>
      </w:r>
      <w:r w:rsidRPr="00EC1037">
        <w:rPr>
          <w:noProof/>
        </w:rPr>
        <w:t xml:space="preserve">herapeutics. </w:t>
      </w:r>
      <w:r w:rsidRPr="00EC1037">
        <w:rPr>
          <w:i/>
          <w:noProof/>
        </w:rPr>
        <w:t>Accounts of Chemical Research</w:t>
      </w:r>
      <w:r w:rsidRPr="00041440">
        <w:rPr>
          <w:iCs/>
          <w:noProof/>
        </w:rPr>
        <w:t xml:space="preserve">. </w:t>
      </w:r>
      <w:r w:rsidRPr="00EC1037">
        <w:rPr>
          <w:b/>
          <w:noProof/>
        </w:rPr>
        <w:t>52</w:t>
      </w:r>
      <w:r w:rsidRPr="00EC1037">
        <w:rPr>
          <w:noProof/>
        </w:rPr>
        <w:t xml:space="preserve"> (9), 2435</w:t>
      </w:r>
      <w:r w:rsidR="000B0BF6">
        <w:rPr>
          <w:noProof/>
        </w:rPr>
        <w:t>–</w:t>
      </w:r>
      <w:r w:rsidRPr="00EC1037">
        <w:rPr>
          <w:noProof/>
        </w:rPr>
        <w:t>2444 (2019).</w:t>
      </w:r>
    </w:p>
    <w:p w14:paraId="765A9CFF" w14:textId="4722D211" w:rsidR="00DA6B54" w:rsidRPr="00EC1037" w:rsidRDefault="00DA6B54" w:rsidP="00EC1037">
      <w:pPr>
        <w:pStyle w:val="EndNoteBibliography"/>
        <w:rPr>
          <w:noProof/>
        </w:rPr>
      </w:pPr>
      <w:r w:rsidRPr="00EC1037">
        <w:rPr>
          <w:noProof/>
        </w:rPr>
        <w:t>10</w:t>
      </w:r>
      <w:r w:rsidR="000B0BF6">
        <w:rPr>
          <w:noProof/>
        </w:rPr>
        <w:t>.</w:t>
      </w:r>
      <w:r w:rsidRPr="00EC1037">
        <w:rPr>
          <w:noProof/>
        </w:rPr>
        <w:tab/>
        <w:t>Maeki, M.</w:t>
      </w:r>
      <w:r w:rsidRPr="00EC1037">
        <w:rPr>
          <w:i/>
          <w:noProof/>
        </w:rPr>
        <w:t xml:space="preserve"> </w:t>
      </w:r>
      <w:r w:rsidRPr="00041440">
        <w:rPr>
          <w:iCs/>
          <w:noProof/>
        </w:rPr>
        <w:t xml:space="preserve">et al. </w:t>
      </w:r>
      <w:r w:rsidRPr="00EC1037">
        <w:rPr>
          <w:noProof/>
        </w:rPr>
        <w:t xml:space="preserve">Understanding the formation mechanism of lipid nanoparticles in microfluidic devices with chaotic micromixers. </w:t>
      </w:r>
      <w:r w:rsidRPr="00EC1037">
        <w:rPr>
          <w:i/>
          <w:noProof/>
        </w:rPr>
        <w:t>P</w:t>
      </w:r>
      <w:r w:rsidR="009F0C4C">
        <w:rPr>
          <w:i/>
          <w:noProof/>
        </w:rPr>
        <w:t>L</w:t>
      </w:r>
      <w:r w:rsidRPr="00EC1037">
        <w:rPr>
          <w:i/>
          <w:noProof/>
        </w:rPr>
        <w:t>oS One</w:t>
      </w:r>
      <w:r w:rsidRPr="00041440">
        <w:rPr>
          <w:iCs/>
          <w:noProof/>
        </w:rPr>
        <w:t xml:space="preserve">. </w:t>
      </w:r>
      <w:r w:rsidRPr="00EC1037">
        <w:rPr>
          <w:b/>
          <w:noProof/>
        </w:rPr>
        <w:t>12</w:t>
      </w:r>
      <w:r w:rsidRPr="00EC1037">
        <w:rPr>
          <w:noProof/>
        </w:rPr>
        <w:t xml:space="preserve"> (11), e0187962 (2017).</w:t>
      </w:r>
    </w:p>
    <w:p w14:paraId="753C8F63" w14:textId="74F10938" w:rsidR="00DA6B54" w:rsidRPr="00EC1037" w:rsidRDefault="00DA6B54" w:rsidP="00EC1037">
      <w:pPr>
        <w:pStyle w:val="EndNoteBibliography"/>
        <w:rPr>
          <w:noProof/>
        </w:rPr>
      </w:pPr>
      <w:r w:rsidRPr="00EC1037">
        <w:rPr>
          <w:noProof/>
        </w:rPr>
        <w:t>11</w:t>
      </w:r>
      <w:r w:rsidR="000B0BF6">
        <w:rPr>
          <w:noProof/>
        </w:rPr>
        <w:t>.</w:t>
      </w:r>
      <w:r w:rsidRPr="00EC1037">
        <w:rPr>
          <w:noProof/>
        </w:rPr>
        <w:tab/>
        <w:t>Maeki, M.</w:t>
      </w:r>
      <w:r w:rsidRPr="00EC1037">
        <w:rPr>
          <w:i/>
          <w:noProof/>
        </w:rPr>
        <w:t xml:space="preserve"> </w:t>
      </w:r>
      <w:r w:rsidRPr="00041440">
        <w:rPr>
          <w:iCs/>
          <w:noProof/>
        </w:rPr>
        <w:t xml:space="preserve">et al. </w:t>
      </w:r>
      <w:r w:rsidRPr="00EC1037">
        <w:rPr>
          <w:noProof/>
        </w:rPr>
        <w:t xml:space="preserve">A strategy for synthesis of lipid nanoparticles using microfluidic devices with a mixer structure. </w:t>
      </w:r>
      <w:r w:rsidRPr="00EC1037">
        <w:rPr>
          <w:i/>
          <w:noProof/>
        </w:rPr>
        <w:t>RSC Advances</w:t>
      </w:r>
      <w:r w:rsidRPr="00041440">
        <w:rPr>
          <w:iCs/>
          <w:noProof/>
        </w:rPr>
        <w:t xml:space="preserve">. </w:t>
      </w:r>
      <w:r w:rsidRPr="00EC1037">
        <w:rPr>
          <w:b/>
          <w:noProof/>
        </w:rPr>
        <w:t>5</w:t>
      </w:r>
      <w:r w:rsidRPr="00EC1037">
        <w:rPr>
          <w:noProof/>
        </w:rPr>
        <w:t xml:space="preserve"> (57), 46181</w:t>
      </w:r>
      <w:r w:rsidR="000B0BF6">
        <w:rPr>
          <w:noProof/>
        </w:rPr>
        <w:t>–</w:t>
      </w:r>
      <w:r w:rsidRPr="00EC1037">
        <w:rPr>
          <w:noProof/>
        </w:rPr>
        <w:t>46185 (2015).</w:t>
      </w:r>
    </w:p>
    <w:p w14:paraId="37E651B2" w14:textId="669D504A" w:rsidR="00DA6B54" w:rsidRPr="00EC1037" w:rsidRDefault="00DA6B54" w:rsidP="00EC1037">
      <w:pPr>
        <w:pStyle w:val="EndNoteBibliography"/>
        <w:rPr>
          <w:noProof/>
        </w:rPr>
      </w:pPr>
      <w:r w:rsidRPr="00EC1037">
        <w:rPr>
          <w:noProof/>
        </w:rPr>
        <w:t>12</w:t>
      </w:r>
      <w:r w:rsidR="000B0BF6">
        <w:rPr>
          <w:noProof/>
        </w:rPr>
        <w:t>.</w:t>
      </w:r>
      <w:r w:rsidRPr="00EC1037">
        <w:rPr>
          <w:noProof/>
        </w:rPr>
        <w:tab/>
        <w:t>Belliveau, N. M.</w:t>
      </w:r>
      <w:r w:rsidRPr="00EC1037">
        <w:rPr>
          <w:i/>
          <w:noProof/>
        </w:rPr>
        <w:t xml:space="preserve"> </w:t>
      </w:r>
      <w:r w:rsidRPr="00041440">
        <w:rPr>
          <w:iCs/>
          <w:noProof/>
        </w:rPr>
        <w:t xml:space="preserve">et al. </w:t>
      </w:r>
      <w:r w:rsidRPr="00EC1037">
        <w:rPr>
          <w:noProof/>
        </w:rPr>
        <w:t xml:space="preserve">Microfluidic </w:t>
      </w:r>
      <w:r w:rsidR="000B0BF6">
        <w:rPr>
          <w:noProof/>
        </w:rPr>
        <w:t>s</w:t>
      </w:r>
      <w:r w:rsidRPr="00EC1037">
        <w:rPr>
          <w:noProof/>
        </w:rPr>
        <w:t xml:space="preserve">ynthesis of </w:t>
      </w:r>
      <w:r w:rsidR="000B0BF6">
        <w:rPr>
          <w:noProof/>
        </w:rPr>
        <w:t>h</w:t>
      </w:r>
      <w:r w:rsidRPr="00EC1037">
        <w:rPr>
          <w:noProof/>
        </w:rPr>
        <w:t xml:space="preserve">ighly </w:t>
      </w:r>
      <w:r w:rsidR="000B0BF6">
        <w:rPr>
          <w:noProof/>
        </w:rPr>
        <w:t>p</w:t>
      </w:r>
      <w:r w:rsidRPr="00EC1037">
        <w:rPr>
          <w:noProof/>
        </w:rPr>
        <w:t xml:space="preserve">otent </w:t>
      </w:r>
      <w:r w:rsidR="000B0BF6">
        <w:rPr>
          <w:noProof/>
        </w:rPr>
        <w:t>l</w:t>
      </w:r>
      <w:r w:rsidRPr="00EC1037">
        <w:rPr>
          <w:noProof/>
        </w:rPr>
        <w:t xml:space="preserve">imit-size </w:t>
      </w:r>
      <w:r w:rsidR="000B0BF6">
        <w:rPr>
          <w:noProof/>
        </w:rPr>
        <w:t>l</w:t>
      </w:r>
      <w:r w:rsidRPr="00EC1037">
        <w:rPr>
          <w:noProof/>
        </w:rPr>
        <w:t xml:space="preserve">ipid </w:t>
      </w:r>
      <w:r w:rsidR="000B0BF6">
        <w:rPr>
          <w:noProof/>
        </w:rPr>
        <w:t>n</w:t>
      </w:r>
      <w:r w:rsidRPr="00EC1037">
        <w:rPr>
          <w:noProof/>
        </w:rPr>
        <w:t xml:space="preserve">anoparticles for </w:t>
      </w:r>
      <w:r w:rsidR="000B0BF6">
        <w:rPr>
          <w:noProof/>
        </w:rPr>
        <w:t>i</w:t>
      </w:r>
      <w:r w:rsidRPr="00EC1037">
        <w:rPr>
          <w:noProof/>
        </w:rPr>
        <w:t xml:space="preserve">n </w:t>
      </w:r>
      <w:r w:rsidR="000B0BF6">
        <w:rPr>
          <w:noProof/>
        </w:rPr>
        <w:t>v</w:t>
      </w:r>
      <w:r w:rsidRPr="00EC1037">
        <w:rPr>
          <w:noProof/>
        </w:rPr>
        <w:t xml:space="preserve">ivo </w:t>
      </w:r>
      <w:r w:rsidR="000B0BF6">
        <w:rPr>
          <w:noProof/>
        </w:rPr>
        <w:t>d</w:t>
      </w:r>
      <w:r w:rsidRPr="00EC1037">
        <w:rPr>
          <w:noProof/>
        </w:rPr>
        <w:t xml:space="preserve">elivery of siRNA. </w:t>
      </w:r>
      <w:r w:rsidRPr="00EC1037">
        <w:rPr>
          <w:i/>
          <w:noProof/>
        </w:rPr>
        <w:t>Mol</w:t>
      </w:r>
      <w:r w:rsidR="001D0AF1">
        <w:rPr>
          <w:i/>
          <w:noProof/>
        </w:rPr>
        <w:t>ecular</w:t>
      </w:r>
      <w:r w:rsidRPr="00EC1037">
        <w:rPr>
          <w:i/>
          <w:noProof/>
        </w:rPr>
        <w:t xml:space="preserve"> Ther</w:t>
      </w:r>
      <w:r w:rsidR="001D0AF1">
        <w:rPr>
          <w:i/>
          <w:noProof/>
        </w:rPr>
        <w:t>apy -</w:t>
      </w:r>
      <w:r w:rsidRPr="00EC1037">
        <w:rPr>
          <w:i/>
          <w:noProof/>
        </w:rPr>
        <w:t xml:space="preserve"> Nucleic Acids</w:t>
      </w:r>
      <w:r w:rsidRPr="00041440">
        <w:rPr>
          <w:iCs/>
          <w:noProof/>
        </w:rPr>
        <w:t xml:space="preserve">. </w:t>
      </w:r>
      <w:r w:rsidRPr="00EC1037">
        <w:rPr>
          <w:b/>
          <w:noProof/>
        </w:rPr>
        <w:t>1</w:t>
      </w:r>
      <w:r w:rsidR="000B0BF6" w:rsidRPr="00EC1037">
        <w:rPr>
          <w:noProof/>
        </w:rPr>
        <w:t>,</w:t>
      </w:r>
      <w:r w:rsidRPr="00EC1037">
        <w:rPr>
          <w:noProof/>
        </w:rPr>
        <w:t xml:space="preserve"> e37 (2012).</w:t>
      </w:r>
    </w:p>
    <w:p w14:paraId="331F2C3E" w14:textId="6A9AB680" w:rsidR="00DA6B54" w:rsidRPr="00EC1037" w:rsidRDefault="00DA6B54" w:rsidP="00EC1037">
      <w:pPr>
        <w:pStyle w:val="EndNoteBibliography"/>
        <w:rPr>
          <w:noProof/>
        </w:rPr>
      </w:pPr>
      <w:r w:rsidRPr="00EC1037">
        <w:rPr>
          <w:noProof/>
        </w:rPr>
        <w:t>13</w:t>
      </w:r>
      <w:r w:rsidR="000B0BF6">
        <w:rPr>
          <w:noProof/>
        </w:rPr>
        <w:t>.</w:t>
      </w:r>
      <w:r w:rsidRPr="00EC1037">
        <w:rPr>
          <w:noProof/>
        </w:rPr>
        <w:tab/>
        <w:t>Kimura, N.</w:t>
      </w:r>
      <w:r w:rsidRPr="00EC1037">
        <w:rPr>
          <w:i/>
          <w:noProof/>
        </w:rPr>
        <w:t xml:space="preserve"> </w:t>
      </w:r>
      <w:r w:rsidRPr="00041440">
        <w:rPr>
          <w:iCs/>
          <w:noProof/>
        </w:rPr>
        <w:t xml:space="preserve">et al. </w:t>
      </w:r>
      <w:r w:rsidRPr="00EC1037">
        <w:rPr>
          <w:noProof/>
        </w:rPr>
        <w:t xml:space="preserve">Development of the iLiNP Device: Fine Tuning the Lipid Nanoparticle Size within 10 nm for Drug Delivery. </w:t>
      </w:r>
      <w:r w:rsidRPr="00EC1037">
        <w:rPr>
          <w:i/>
          <w:noProof/>
        </w:rPr>
        <w:t>ACS Omega</w:t>
      </w:r>
      <w:r w:rsidRPr="00041440">
        <w:rPr>
          <w:iCs/>
          <w:noProof/>
        </w:rPr>
        <w:t xml:space="preserve">. </w:t>
      </w:r>
      <w:r w:rsidRPr="00EC1037">
        <w:rPr>
          <w:b/>
          <w:noProof/>
        </w:rPr>
        <w:t>3</w:t>
      </w:r>
      <w:r w:rsidRPr="00EC1037">
        <w:rPr>
          <w:noProof/>
        </w:rPr>
        <w:t xml:space="preserve"> (5), 5044</w:t>
      </w:r>
      <w:r w:rsidR="000B0BF6">
        <w:rPr>
          <w:noProof/>
        </w:rPr>
        <w:t>–</w:t>
      </w:r>
      <w:r w:rsidRPr="00EC1037">
        <w:rPr>
          <w:noProof/>
        </w:rPr>
        <w:t>5051 (2018).</w:t>
      </w:r>
    </w:p>
    <w:p w14:paraId="0F546BB5" w14:textId="3023F3E4" w:rsidR="00DA6B54" w:rsidRPr="00EC1037" w:rsidRDefault="00DA6B54" w:rsidP="00EC1037">
      <w:pPr>
        <w:pStyle w:val="EndNoteBibliography"/>
        <w:rPr>
          <w:noProof/>
        </w:rPr>
      </w:pPr>
      <w:r w:rsidRPr="00EC1037">
        <w:rPr>
          <w:noProof/>
        </w:rPr>
        <w:t>14</w:t>
      </w:r>
      <w:r w:rsidR="000B0BF6">
        <w:rPr>
          <w:noProof/>
        </w:rPr>
        <w:t>.</w:t>
      </w:r>
      <w:r w:rsidRPr="00EC1037">
        <w:rPr>
          <w:noProof/>
        </w:rPr>
        <w:tab/>
        <w:t>Kimura, N.</w:t>
      </w:r>
      <w:r w:rsidRPr="00EC1037">
        <w:rPr>
          <w:i/>
          <w:noProof/>
        </w:rPr>
        <w:t xml:space="preserve"> </w:t>
      </w:r>
      <w:r w:rsidRPr="00041440">
        <w:rPr>
          <w:iCs/>
          <w:noProof/>
        </w:rPr>
        <w:t xml:space="preserve">et al. </w:t>
      </w:r>
      <w:r w:rsidRPr="00EC1037">
        <w:rPr>
          <w:noProof/>
        </w:rPr>
        <w:t xml:space="preserve">Development of a </w:t>
      </w:r>
      <w:r w:rsidR="000B0BF6">
        <w:rPr>
          <w:noProof/>
        </w:rPr>
        <w:t>m</w:t>
      </w:r>
      <w:r w:rsidRPr="00EC1037">
        <w:rPr>
          <w:noProof/>
        </w:rPr>
        <w:t>icrofluidic-</w:t>
      </w:r>
      <w:r w:rsidR="000B0BF6">
        <w:rPr>
          <w:noProof/>
        </w:rPr>
        <w:t>b</w:t>
      </w:r>
      <w:r w:rsidRPr="00EC1037">
        <w:rPr>
          <w:noProof/>
        </w:rPr>
        <w:t xml:space="preserve">ased </w:t>
      </w:r>
      <w:r w:rsidR="000B0BF6">
        <w:rPr>
          <w:noProof/>
        </w:rPr>
        <w:t>p</w:t>
      </w:r>
      <w:r w:rsidRPr="00EC1037">
        <w:rPr>
          <w:noProof/>
        </w:rPr>
        <w:t>ost-</w:t>
      </w:r>
      <w:r w:rsidR="000B0BF6">
        <w:rPr>
          <w:noProof/>
        </w:rPr>
        <w:t>t</w:t>
      </w:r>
      <w:r w:rsidRPr="00EC1037">
        <w:rPr>
          <w:noProof/>
        </w:rPr>
        <w:t xml:space="preserve">reatment </w:t>
      </w:r>
      <w:r w:rsidR="000B0BF6">
        <w:rPr>
          <w:noProof/>
        </w:rPr>
        <w:t>p</w:t>
      </w:r>
      <w:r w:rsidRPr="00EC1037">
        <w:rPr>
          <w:noProof/>
        </w:rPr>
        <w:t xml:space="preserve">rocess for </w:t>
      </w:r>
      <w:r w:rsidR="000B0BF6">
        <w:rPr>
          <w:noProof/>
        </w:rPr>
        <w:t>s</w:t>
      </w:r>
      <w:r w:rsidRPr="00EC1037">
        <w:rPr>
          <w:noProof/>
        </w:rPr>
        <w:t>ize-</w:t>
      </w:r>
      <w:r w:rsidR="000B0BF6">
        <w:rPr>
          <w:noProof/>
        </w:rPr>
        <w:t>c</w:t>
      </w:r>
      <w:r w:rsidRPr="00EC1037">
        <w:rPr>
          <w:noProof/>
        </w:rPr>
        <w:t xml:space="preserve">ontrolled </w:t>
      </w:r>
      <w:r w:rsidR="000B0BF6">
        <w:rPr>
          <w:noProof/>
        </w:rPr>
        <w:t>l</w:t>
      </w:r>
      <w:r w:rsidRPr="00EC1037">
        <w:rPr>
          <w:noProof/>
        </w:rPr>
        <w:t xml:space="preserve">ipid </w:t>
      </w:r>
      <w:r w:rsidR="000B0BF6">
        <w:rPr>
          <w:noProof/>
        </w:rPr>
        <w:t>n</w:t>
      </w:r>
      <w:r w:rsidRPr="00EC1037">
        <w:rPr>
          <w:noProof/>
        </w:rPr>
        <w:t xml:space="preserve">anoparticles and </w:t>
      </w:r>
      <w:r w:rsidR="000B0BF6">
        <w:rPr>
          <w:noProof/>
        </w:rPr>
        <w:t>a</w:t>
      </w:r>
      <w:r w:rsidRPr="00EC1037">
        <w:rPr>
          <w:noProof/>
        </w:rPr>
        <w:t xml:space="preserve">pplication to siRNA </w:t>
      </w:r>
      <w:r w:rsidR="000B0BF6">
        <w:rPr>
          <w:noProof/>
        </w:rPr>
        <w:t>d</w:t>
      </w:r>
      <w:r w:rsidRPr="00EC1037">
        <w:rPr>
          <w:noProof/>
        </w:rPr>
        <w:t xml:space="preserve">elivery. </w:t>
      </w:r>
      <w:r w:rsidRPr="00EC1037">
        <w:rPr>
          <w:i/>
          <w:noProof/>
        </w:rPr>
        <w:t>ACS Applied Materials &amp; Interfaces</w:t>
      </w:r>
      <w:r w:rsidRPr="00041440">
        <w:rPr>
          <w:iCs/>
          <w:noProof/>
        </w:rPr>
        <w:t xml:space="preserve">. </w:t>
      </w:r>
      <w:r w:rsidRPr="00EC1037">
        <w:rPr>
          <w:b/>
          <w:noProof/>
        </w:rPr>
        <w:t>12</w:t>
      </w:r>
      <w:r w:rsidRPr="00EC1037">
        <w:rPr>
          <w:noProof/>
        </w:rPr>
        <w:t xml:space="preserve"> (30), 34011</w:t>
      </w:r>
      <w:r w:rsidR="000B0BF6">
        <w:rPr>
          <w:noProof/>
        </w:rPr>
        <w:t>–</w:t>
      </w:r>
      <w:r w:rsidRPr="00EC1037">
        <w:rPr>
          <w:noProof/>
        </w:rPr>
        <w:t>34020 (2020).</w:t>
      </w:r>
    </w:p>
    <w:p w14:paraId="43FDB738" w14:textId="199ECEDB" w:rsidR="00DA6B54" w:rsidRPr="00EC1037" w:rsidRDefault="00DA6B54" w:rsidP="00EC1037">
      <w:pPr>
        <w:pStyle w:val="EndNoteBibliography"/>
        <w:rPr>
          <w:noProof/>
        </w:rPr>
      </w:pPr>
      <w:r w:rsidRPr="00EC1037">
        <w:rPr>
          <w:noProof/>
        </w:rPr>
        <w:t>15</w:t>
      </w:r>
      <w:r w:rsidR="000B0BF6">
        <w:rPr>
          <w:noProof/>
        </w:rPr>
        <w:t>.</w:t>
      </w:r>
      <w:r w:rsidRPr="00EC1037">
        <w:rPr>
          <w:noProof/>
        </w:rPr>
        <w:tab/>
        <w:t>Hashiba, A.</w:t>
      </w:r>
      <w:r w:rsidRPr="00EC1037">
        <w:rPr>
          <w:i/>
          <w:noProof/>
        </w:rPr>
        <w:t xml:space="preserve"> </w:t>
      </w:r>
      <w:r w:rsidRPr="00041440">
        <w:rPr>
          <w:iCs/>
          <w:noProof/>
        </w:rPr>
        <w:t xml:space="preserve">et al. </w:t>
      </w:r>
      <w:r w:rsidRPr="00EC1037">
        <w:rPr>
          <w:noProof/>
        </w:rPr>
        <w:t xml:space="preserve">The use of design of experiments with multiple responses to determine optimal formulations for in vivo hepatic mRNA delivery. </w:t>
      </w:r>
      <w:r w:rsidRPr="00EC1037">
        <w:rPr>
          <w:i/>
          <w:noProof/>
        </w:rPr>
        <w:t>Journal of Controlled Release</w:t>
      </w:r>
      <w:r w:rsidRPr="00041440">
        <w:rPr>
          <w:iCs/>
          <w:noProof/>
        </w:rPr>
        <w:t xml:space="preserve">. </w:t>
      </w:r>
      <w:r w:rsidRPr="00EC1037">
        <w:rPr>
          <w:b/>
          <w:noProof/>
        </w:rPr>
        <w:t>327</w:t>
      </w:r>
      <w:r w:rsidR="000B0BF6" w:rsidRPr="00EC1037">
        <w:rPr>
          <w:noProof/>
        </w:rPr>
        <w:t>,</w:t>
      </w:r>
      <w:r w:rsidRPr="00EC1037">
        <w:rPr>
          <w:noProof/>
        </w:rPr>
        <w:t xml:space="preserve"> 467</w:t>
      </w:r>
      <w:r w:rsidR="000B0BF6">
        <w:rPr>
          <w:noProof/>
        </w:rPr>
        <w:t>–</w:t>
      </w:r>
      <w:r w:rsidRPr="00EC1037">
        <w:rPr>
          <w:noProof/>
        </w:rPr>
        <w:t>476 (2020).</w:t>
      </w:r>
    </w:p>
    <w:p w14:paraId="395C17CF" w14:textId="4C48E0DA" w:rsidR="00DA6B54" w:rsidRPr="00EC1037" w:rsidRDefault="00DA6B54" w:rsidP="00EC1037">
      <w:pPr>
        <w:pStyle w:val="EndNoteBibliography"/>
        <w:rPr>
          <w:noProof/>
        </w:rPr>
      </w:pPr>
      <w:r w:rsidRPr="00EC1037">
        <w:rPr>
          <w:noProof/>
        </w:rPr>
        <w:t>16</w:t>
      </w:r>
      <w:r w:rsidR="000B0BF6">
        <w:rPr>
          <w:noProof/>
        </w:rPr>
        <w:t>.</w:t>
      </w:r>
      <w:r w:rsidRPr="00EC1037">
        <w:rPr>
          <w:noProof/>
        </w:rPr>
        <w:tab/>
        <w:t>Suzuki, Y.</w:t>
      </w:r>
      <w:r w:rsidRPr="00EC1037">
        <w:rPr>
          <w:i/>
          <w:noProof/>
        </w:rPr>
        <w:t xml:space="preserve"> </w:t>
      </w:r>
      <w:r w:rsidRPr="00041440">
        <w:rPr>
          <w:iCs/>
          <w:noProof/>
        </w:rPr>
        <w:t xml:space="preserve">et al. </w:t>
      </w:r>
      <w:r w:rsidRPr="00EC1037">
        <w:rPr>
          <w:noProof/>
        </w:rPr>
        <w:t xml:space="preserve">Lipid nanoparticles loaded with ribonucleoprotein-oligonucleotide complexes synthesized using a microfluidic device exhibit robust genome editing and hepatitis B virus inhibition. </w:t>
      </w:r>
      <w:r w:rsidRPr="00EC1037">
        <w:rPr>
          <w:i/>
          <w:noProof/>
        </w:rPr>
        <w:t>J</w:t>
      </w:r>
      <w:r w:rsidR="000B0BF6">
        <w:rPr>
          <w:i/>
          <w:noProof/>
        </w:rPr>
        <w:t>ournal of</w:t>
      </w:r>
      <w:r w:rsidRPr="00EC1037">
        <w:rPr>
          <w:i/>
          <w:noProof/>
        </w:rPr>
        <w:t xml:space="preserve"> Control</w:t>
      </w:r>
      <w:r w:rsidR="000B0BF6">
        <w:rPr>
          <w:i/>
          <w:noProof/>
        </w:rPr>
        <w:t>led</w:t>
      </w:r>
      <w:r w:rsidRPr="00EC1037">
        <w:rPr>
          <w:i/>
          <w:noProof/>
        </w:rPr>
        <w:t xml:space="preserve"> Release</w:t>
      </w:r>
      <w:r w:rsidRPr="00041440">
        <w:rPr>
          <w:iCs/>
          <w:noProof/>
        </w:rPr>
        <w:t xml:space="preserve">. </w:t>
      </w:r>
      <w:r w:rsidRPr="00EC1037">
        <w:rPr>
          <w:b/>
          <w:noProof/>
        </w:rPr>
        <w:t>330</w:t>
      </w:r>
      <w:r w:rsidR="000B0BF6" w:rsidRPr="00EC1037">
        <w:rPr>
          <w:noProof/>
        </w:rPr>
        <w:t>,</w:t>
      </w:r>
      <w:r w:rsidRPr="00EC1037">
        <w:rPr>
          <w:noProof/>
        </w:rPr>
        <w:t xml:space="preserve"> 61</w:t>
      </w:r>
      <w:r w:rsidR="000B0BF6">
        <w:rPr>
          <w:noProof/>
        </w:rPr>
        <w:t>–</w:t>
      </w:r>
      <w:r w:rsidRPr="00EC1037">
        <w:rPr>
          <w:noProof/>
        </w:rPr>
        <w:t>71 (2020).</w:t>
      </w:r>
    </w:p>
    <w:p w14:paraId="2F4A9DD5" w14:textId="41695D35" w:rsidR="00DA6B54" w:rsidRPr="00EC1037" w:rsidRDefault="00DA6B54" w:rsidP="00EC1037">
      <w:pPr>
        <w:pStyle w:val="EndNoteBibliography"/>
        <w:rPr>
          <w:noProof/>
        </w:rPr>
      </w:pPr>
      <w:r w:rsidRPr="00EC1037">
        <w:rPr>
          <w:noProof/>
        </w:rPr>
        <w:t>17</w:t>
      </w:r>
      <w:r w:rsidR="000B0BF6">
        <w:rPr>
          <w:noProof/>
        </w:rPr>
        <w:t>.</w:t>
      </w:r>
      <w:r w:rsidRPr="00EC1037">
        <w:rPr>
          <w:noProof/>
        </w:rPr>
        <w:tab/>
        <w:t>Kimura, N., Maeki, M., Ishida, A., Tani, H.</w:t>
      </w:r>
      <w:r w:rsidR="000B0BF6">
        <w:rPr>
          <w:noProof/>
        </w:rPr>
        <w:t>,</w:t>
      </w:r>
      <w:r w:rsidRPr="00EC1037">
        <w:rPr>
          <w:noProof/>
        </w:rPr>
        <w:t xml:space="preserve"> Tokeshi, M. One-</w:t>
      </w:r>
      <w:r w:rsidR="000B0BF6">
        <w:rPr>
          <w:noProof/>
        </w:rPr>
        <w:t>s</w:t>
      </w:r>
      <w:r w:rsidRPr="00EC1037">
        <w:rPr>
          <w:noProof/>
        </w:rPr>
        <w:t xml:space="preserve">tep </w:t>
      </w:r>
      <w:r w:rsidR="000B0BF6">
        <w:rPr>
          <w:noProof/>
        </w:rPr>
        <w:t>p</w:t>
      </w:r>
      <w:r w:rsidRPr="00EC1037">
        <w:rPr>
          <w:noProof/>
        </w:rPr>
        <w:t xml:space="preserve">roduction </w:t>
      </w:r>
      <w:r w:rsidR="000B0BF6">
        <w:rPr>
          <w:noProof/>
        </w:rPr>
        <w:t>u</w:t>
      </w:r>
      <w:r w:rsidRPr="00EC1037">
        <w:rPr>
          <w:noProof/>
        </w:rPr>
        <w:t xml:space="preserve">sing a </w:t>
      </w:r>
      <w:r w:rsidR="000B0BF6">
        <w:rPr>
          <w:noProof/>
        </w:rPr>
        <w:t>m</w:t>
      </w:r>
      <w:r w:rsidRPr="00EC1037">
        <w:rPr>
          <w:noProof/>
        </w:rPr>
        <w:t xml:space="preserve">icrofluidic </w:t>
      </w:r>
      <w:r w:rsidR="000B0BF6">
        <w:rPr>
          <w:noProof/>
        </w:rPr>
        <w:t>d</w:t>
      </w:r>
      <w:r w:rsidRPr="00EC1037">
        <w:rPr>
          <w:noProof/>
        </w:rPr>
        <w:t xml:space="preserve">evice of </w:t>
      </w:r>
      <w:r w:rsidR="000B0BF6">
        <w:rPr>
          <w:noProof/>
        </w:rPr>
        <w:t>h</w:t>
      </w:r>
      <w:r w:rsidRPr="00EC1037">
        <w:rPr>
          <w:noProof/>
        </w:rPr>
        <w:t xml:space="preserve">ighly </w:t>
      </w:r>
      <w:r w:rsidR="000B0BF6">
        <w:rPr>
          <w:noProof/>
        </w:rPr>
        <w:t>b</w:t>
      </w:r>
      <w:r w:rsidRPr="00EC1037">
        <w:rPr>
          <w:noProof/>
        </w:rPr>
        <w:t xml:space="preserve">iocompatible </w:t>
      </w:r>
      <w:r w:rsidR="000B0BF6">
        <w:rPr>
          <w:noProof/>
        </w:rPr>
        <w:t>s</w:t>
      </w:r>
      <w:r w:rsidRPr="00EC1037">
        <w:rPr>
          <w:noProof/>
        </w:rPr>
        <w:t>ize-</w:t>
      </w:r>
      <w:r w:rsidR="000B0BF6">
        <w:rPr>
          <w:noProof/>
        </w:rPr>
        <w:t>c</w:t>
      </w:r>
      <w:r w:rsidRPr="00EC1037">
        <w:rPr>
          <w:noProof/>
        </w:rPr>
        <w:t xml:space="preserve">ontrolled </w:t>
      </w:r>
      <w:r w:rsidR="000B0BF6">
        <w:rPr>
          <w:noProof/>
        </w:rPr>
        <w:t>n</w:t>
      </w:r>
      <w:r w:rsidRPr="00EC1037">
        <w:rPr>
          <w:noProof/>
        </w:rPr>
        <w:t xml:space="preserve">oncationic </w:t>
      </w:r>
      <w:r w:rsidR="000B0BF6">
        <w:rPr>
          <w:noProof/>
        </w:rPr>
        <w:t>e</w:t>
      </w:r>
      <w:r w:rsidRPr="00EC1037">
        <w:rPr>
          <w:noProof/>
        </w:rPr>
        <w:t xml:space="preserve">xosome-like </w:t>
      </w:r>
      <w:r w:rsidR="000B0BF6">
        <w:rPr>
          <w:noProof/>
        </w:rPr>
        <w:t>n</w:t>
      </w:r>
      <w:r w:rsidRPr="00EC1037">
        <w:rPr>
          <w:noProof/>
        </w:rPr>
        <w:t xml:space="preserve">anoparticles for RNA </w:t>
      </w:r>
      <w:r w:rsidR="000B0BF6">
        <w:rPr>
          <w:noProof/>
        </w:rPr>
        <w:t>d</w:t>
      </w:r>
      <w:r w:rsidRPr="00EC1037">
        <w:rPr>
          <w:noProof/>
        </w:rPr>
        <w:t xml:space="preserve">elivery. </w:t>
      </w:r>
      <w:r w:rsidRPr="00EC1037">
        <w:rPr>
          <w:i/>
          <w:noProof/>
        </w:rPr>
        <w:t>ACS Applied Bio Materials</w:t>
      </w:r>
      <w:r w:rsidRPr="00041440">
        <w:rPr>
          <w:iCs/>
          <w:noProof/>
        </w:rPr>
        <w:t xml:space="preserve">. </w:t>
      </w:r>
      <w:r w:rsidRPr="00EC1037">
        <w:rPr>
          <w:b/>
          <w:noProof/>
        </w:rPr>
        <w:t>4</w:t>
      </w:r>
      <w:r w:rsidRPr="00EC1037">
        <w:rPr>
          <w:noProof/>
        </w:rPr>
        <w:t xml:space="preserve"> (2), 1783</w:t>
      </w:r>
      <w:r w:rsidR="000B0BF6">
        <w:rPr>
          <w:noProof/>
        </w:rPr>
        <w:t>–</w:t>
      </w:r>
      <w:r w:rsidRPr="00EC1037">
        <w:rPr>
          <w:noProof/>
        </w:rPr>
        <w:t>1793 (2021).</w:t>
      </w:r>
    </w:p>
    <w:p w14:paraId="5D480B58" w14:textId="74DCAC4F" w:rsidR="00DA6B54" w:rsidRPr="00EC1037" w:rsidRDefault="00DA6B54" w:rsidP="00EC1037">
      <w:pPr>
        <w:pStyle w:val="EndNoteBibliography"/>
        <w:rPr>
          <w:noProof/>
        </w:rPr>
      </w:pPr>
      <w:r w:rsidRPr="00EC1037">
        <w:rPr>
          <w:noProof/>
        </w:rPr>
        <w:t>18</w:t>
      </w:r>
      <w:r w:rsidR="00AF54F2">
        <w:rPr>
          <w:noProof/>
        </w:rPr>
        <w:t>.</w:t>
      </w:r>
      <w:r w:rsidRPr="00EC1037">
        <w:rPr>
          <w:noProof/>
        </w:rPr>
        <w:tab/>
        <w:t xml:space="preserve">Deng, </w:t>
      </w:r>
      <w:r w:rsidR="00AF54F2">
        <w:rPr>
          <w:noProof/>
        </w:rPr>
        <w:t xml:space="preserve">T., </w:t>
      </w:r>
      <w:r w:rsidRPr="00EC1037">
        <w:rPr>
          <w:noProof/>
        </w:rPr>
        <w:t>W</w:t>
      </w:r>
      <w:r w:rsidR="00AF54F2">
        <w:rPr>
          <w:noProof/>
        </w:rPr>
        <w:t>u</w:t>
      </w:r>
      <w:r w:rsidRPr="00EC1037">
        <w:rPr>
          <w:noProof/>
        </w:rPr>
        <w:t xml:space="preserve">, </w:t>
      </w:r>
      <w:r w:rsidR="00AF54F2">
        <w:rPr>
          <w:noProof/>
        </w:rPr>
        <w:t xml:space="preserve">H., </w:t>
      </w:r>
      <w:r w:rsidRPr="00EC1037">
        <w:rPr>
          <w:noProof/>
        </w:rPr>
        <w:t xml:space="preserve">Brittain, </w:t>
      </w:r>
      <w:r w:rsidR="00AF54F2">
        <w:rPr>
          <w:noProof/>
        </w:rPr>
        <w:t xml:space="preserve">S. T., </w:t>
      </w:r>
      <w:r w:rsidRPr="00EC1037">
        <w:rPr>
          <w:noProof/>
        </w:rPr>
        <w:t>Whitesides</w:t>
      </w:r>
      <w:r w:rsidR="00AF54F2">
        <w:rPr>
          <w:noProof/>
        </w:rPr>
        <w:t>, G. M</w:t>
      </w:r>
      <w:r w:rsidRPr="00EC1037">
        <w:rPr>
          <w:noProof/>
        </w:rPr>
        <w:t xml:space="preserve">. Prototyping of </w:t>
      </w:r>
      <w:r w:rsidR="00AF54F2">
        <w:rPr>
          <w:noProof/>
        </w:rPr>
        <w:t>m</w:t>
      </w:r>
      <w:r w:rsidRPr="00EC1037">
        <w:rPr>
          <w:noProof/>
        </w:rPr>
        <w:t xml:space="preserve">asks, </w:t>
      </w:r>
      <w:r w:rsidR="00AF54F2">
        <w:rPr>
          <w:noProof/>
        </w:rPr>
        <w:t>m</w:t>
      </w:r>
      <w:r w:rsidRPr="00EC1037">
        <w:rPr>
          <w:noProof/>
        </w:rPr>
        <w:t xml:space="preserve">asters, and </w:t>
      </w:r>
      <w:r w:rsidR="00AF54F2">
        <w:rPr>
          <w:noProof/>
        </w:rPr>
        <w:t>s</w:t>
      </w:r>
      <w:r w:rsidRPr="00EC1037">
        <w:rPr>
          <w:noProof/>
        </w:rPr>
        <w:t>tamps/</w:t>
      </w:r>
      <w:r w:rsidR="00AF54F2">
        <w:rPr>
          <w:noProof/>
        </w:rPr>
        <w:t>m</w:t>
      </w:r>
      <w:r w:rsidRPr="00EC1037">
        <w:rPr>
          <w:noProof/>
        </w:rPr>
        <w:t xml:space="preserve">olds for </w:t>
      </w:r>
      <w:r w:rsidR="00AF54F2">
        <w:rPr>
          <w:noProof/>
        </w:rPr>
        <w:t>s</w:t>
      </w:r>
      <w:r w:rsidRPr="00EC1037">
        <w:rPr>
          <w:noProof/>
        </w:rPr>
        <w:t xml:space="preserve">oft </w:t>
      </w:r>
      <w:r w:rsidR="00AF54F2">
        <w:rPr>
          <w:noProof/>
        </w:rPr>
        <w:t>l</w:t>
      </w:r>
      <w:r w:rsidRPr="00EC1037">
        <w:rPr>
          <w:noProof/>
        </w:rPr>
        <w:t xml:space="preserve">ithography </w:t>
      </w:r>
      <w:r w:rsidR="00AF54F2">
        <w:rPr>
          <w:noProof/>
        </w:rPr>
        <w:t>u</w:t>
      </w:r>
      <w:r w:rsidRPr="00EC1037">
        <w:rPr>
          <w:noProof/>
        </w:rPr>
        <w:t xml:space="preserve">sing an </w:t>
      </w:r>
      <w:r w:rsidR="00AF54F2">
        <w:rPr>
          <w:noProof/>
        </w:rPr>
        <w:t>o</w:t>
      </w:r>
      <w:r w:rsidRPr="00EC1037">
        <w:rPr>
          <w:noProof/>
        </w:rPr>
        <w:t xml:space="preserve">ffice </w:t>
      </w:r>
      <w:r w:rsidR="00AF54F2">
        <w:rPr>
          <w:noProof/>
        </w:rPr>
        <w:t>p</w:t>
      </w:r>
      <w:r w:rsidRPr="00EC1037">
        <w:rPr>
          <w:noProof/>
        </w:rPr>
        <w:t xml:space="preserve">rinter and </w:t>
      </w:r>
      <w:r w:rsidR="00AF54F2">
        <w:rPr>
          <w:noProof/>
        </w:rPr>
        <w:t>p</w:t>
      </w:r>
      <w:r w:rsidRPr="00EC1037">
        <w:rPr>
          <w:noProof/>
        </w:rPr>
        <w:t xml:space="preserve">hotographic </w:t>
      </w:r>
      <w:r w:rsidR="00AF54F2">
        <w:rPr>
          <w:noProof/>
        </w:rPr>
        <w:t>r</w:t>
      </w:r>
      <w:r w:rsidRPr="00EC1037">
        <w:rPr>
          <w:noProof/>
        </w:rPr>
        <w:t xml:space="preserve">eduction. </w:t>
      </w:r>
      <w:r w:rsidRPr="00EC1037">
        <w:rPr>
          <w:i/>
          <w:noProof/>
        </w:rPr>
        <w:t>Analytical Chemistry</w:t>
      </w:r>
      <w:r w:rsidRPr="00041440">
        <w:rPr>
          <w:iCs/>
          <w:noProof/>
        </w:rPr>
        <w:t xml:space="preserve">. </w:t>
      </w:r>
      <w:r w:rsidRPr="00EC1037">
        <w:rPr>
          <w:b/>
          <w:noProof/>
        </w:rPr>
        <w:t>72</w:t>
      </w:r>
      <w:r w:rsidR="00AF54F2" w:rsidRPr="00041440">
        <w:rPr>
          <w:bCs/>
          <w:noProof/>
        </w:rPr>
        <w:t xml:space="preserve"> (14)</w:t>
      </w:r>
      <w:r w:rsidR="00AF54F2" w:rsidRPr="00EC1037">
        <w:rPr>
          <w:noProof/>
        </w:rPr>
        <w:t>,</w:t>
      </w:r>
      <w:r w:rsidRPr="00EC1037">
        <w:rPr>
          <w:noProof/>
        </w:rPr>
        <w:t xml:space="preserve"> 3176</w:t>
      </w:r>
      <w:r w:rsidR="00AF54F2">
        <w:rPr>
          <w:noProof/>
        </w:rPr>
        <w:t>–</w:t>
      </w:r>
      <w:r w:rsidRPr="00EC1037">
        <w:rPr>
          <w:noProof/>
        </w:rPr>
        <w:t>3180 (2000).</w:t>
      </w:r>
    </w:p>
    <w:p w14:paraId="749BC5BE" w14:textId="1FEDFFA2" w:rsidR="00DA6B54" w:rsidRPr="00EC1037" w:rsidRDefault="00DA6B54" w:rsidP="00EC1037">
      <w:pPr>
        <w:pStyle w:val="EndNoteBibliography"/>
        <w:rPr>
          <w:noProof/>
        </w:rPr>
      </w:pPr>
      <w:r w:rsidRPr="00EC1037">
        <w:rPr>
          <w:noProof/>
        </w:rPr>
        <w:t>19</w:t>
      </w:r>
      <w:r w:rsidR="00AF54F2">
        <w:rPr>
          <w:noProof/>
        </w:rPr>
        <w:t>.</w:t>
      </w:r>
      <w:r w:rsidRPr="00EC1037">
        <w:rPr>
          <w:noProof/>
        </w:rPr>
        <w:tab/>
        <w:t>Sato, Y.</w:t>
      </w:r>
      <w:r w:rsidRPr="00EC1037">
        <w:rPr>
          <w:i/>
          <w:noProof/>
        </w:rPr>
        <w:t xml:space="preserve"> </w:t>
      </w:r>
      <w:r w:rsidRPr="00041440">
        <w:rPr>
          <w:iCs/>
          <w:noProof/>
        </w:rPr>
        <w:t xml:space="preserve">et al. </w:t>
      </w:r>
      <w:r w:rsidRPr="00EC1037">
        <w:rPr>
          <w:noProof/>
        </w:rPr>
        <w:t xml:space="preserve">A pH-sensitive cationic lipid facilitates the delivery of liposomal siRNA and gene silencing activity in vitro and in vivo. </w:t>
      </w:r>
      <w:r w:rsidRPr="00EC1037">
        <w:rPr>
          <w:i/>
          <w:noProof/>
        </w:rPr>
        <w:t>Journal of Controlled Release</w:t>
      </w:r>
      <w:r w:rsidRPr="00041440">
        <w:rPr>
          <w:iCs/>
          <w:noProof/>
        </w:rPr>
        <w:t xml:space="preserve">. </w:t>
      </w:r>
      <w:r w:rsidRPr="00EC1037">
        <w:rPr>
          <w:b/>
          <w:noProof/>
        </w:rPr>
        <w:t>163</w:t>
      </w:r>
      <w:r w:rsidRPr="00EC1037">
        <w:rPr>
          <w:noProof/>
        </w:rPr>
        <w:t xml:space="preserve"> (3), 267</w:t>
      </w:r>
      <w:r w:rsidR="00AF54F2">
        <w:rPr>
          <w:noProof/>
        </w:rPr>
        <w:t>–</w:t>
      </w:r>
      <w:r w:rsidRPr="00EC1037">
        <w:rPr>
          <w:noProof/>
        </w:rPr>
        <w:t>276 (2012).</w:t>
      </w:r>
    </w:p>
    <w:p w14:paraId="2976B4DB" w14:textId="3AA3A569" w:rsidR="00DA6B54" w:rsidRPr="00EC1037" w:rsidRDefault="00DA6B54" w:rsidP="00EC1037">
      <w:pPr>
        <w:pStyle w:val="EndNoteBibliography"/>
        <w:rPr>
          <w:noProof/>
        </w:rPr>
      </w:pPr>
      <w:r w:rsidRPr="00EC1037">
        <w:rPr>
          <w:noProof/>
        </w:rPr>
        <w:t>20</w:t>
      </w:r>
      <w:r w:rsidR="00AF54F2">
        <w:rPr>
          <w:noProof/>
        </w:rPr>
        <w:t>.</w:t>
      </w:r>
      <w:r w:rsidRPr="00EC1037">
        <w:rPr>
          <w:noProof/>
        </w:rPr>
        <w:tab/>
        <w:t>Ong, S. G., Chitneni, M., Lee, K. S., Ming, L. C.</w:t>
      </w:r>
      <w:r w:rsidR="00AF54F2">
        <w:rPr>
          <w:noProof/>
        </w:rPr>
        <w:t>,</w:t>
      </w:r>
      <w:r w:rsidRPr="00EC1037">
        <w:rPr>
          <w:noProof/>
        </w:rPr>
        <w:t xml:space="preserve"> Yuen, K. H. Evaluation of </w:t>
      </w:r>
      <w:r w:rsidR="00AF54F2">
        <w:rPr>
          <w:noProof/>
        </w:rPr>
        <w:t>e</w:t>
      </w:r>
      <w:r w:rsidRPr="00EC1037">
        <w:rPr>
          <w:noProof/>
        </w:rPr>
        <w:t xml:space="preserve">xtrusion </w:t>
      </w:r>
      <w:r w:rsidR="00AF54F2">
        <w:rPr>
          <w:noProof/>
        </w:rPr>
        <w:t>t</w:t>
      </w:r>
      <w:r w:rsidRPr="00EC1037">
        <w:rPr>
          <w:noProof/>
        </w:rPr>
        <w:t xml:space="preserve">echnique for </w:t>
      </w:r>
      <w:r w:rsidR="00AF54F2">
        <w:rPr>
          <w:noProof/>
        </w:rPr>
        <w:t>n</w:t>
      </w:r>
      <w:r w:rsidRPr="00EC1037">
        <w:rPr>
          <w:noProof/>
        </w:rPr>
        <w:t xml:space="preserve">anosizing </w:t>
      </w:r>
      <w:r w:rsidR="00AF54F2">
        <w:rPr>
          <w:noProof/>
        </w:rPr>
        <w:t>l</w:t>
      </w:r>
      <w:r w:rsidRPr="00EC1037">
        <w:rPr>
          <w:noProof/>
        </w:rPr>
        <w:t xml:space="preserve">iposomes. </w:t>
      </w:r>
      <w:r w:rsidRPr="00EC1037">
        <w:rPr>
          <w:i/>
          <w:noProof/>
        </w:rPr>
        <w:t>Pharmaceutics</w:t>
      </w:r>
      <w:r w:rsidRPr="00041440">
        <w:rPr>
          <w:iCs/>
          <w:noProof/>
        </w:rPr>
        <w:t xml:space="preserve">. </w:t>
      </w:r>
      <w:r w:rsidRPr="00EC1037">
        <w:rPr>
          <w:b/>
          <w:noProof/>
        </w:rPr>
        <w:t>8</w:t>
      </w:r>
      <w:r w:rsidRPr="00EC1037">
        <w:rPr>
          <w:noProof/>
        </w:rPr>
        <w:t xml:space="preserve"> (4) (2016).</w:t>
      </w:r>
    </w:p>
    <w:p w14:paraId="3D7BFC7F" w14:textId="39F50231" w:rsidR="00DA6B54" w:rsidRPr="00EC1037" w:rsidRDefault="00DA6B54" w:rsidP="00EC1037">
      <w:pPr>
        <w:pStyle w:val="EndNoteBibliography"/>
        <w:rPr>
          <w:noProof/>
        </w:rPr>
      </w:pPr>
      <w:r w:rsidRPr="00EC1037">
        <w:rPr>
          <w:noProof/>
        </w:rPr>
        <w:t>21</w:t>
      </w:r>
      <w:r w:rsidR="00AF54F2">
        <w:rPr>
          <w:noProof/>
        </w:rPr>
        <w:t>.</w:t>
      </w:r>
      <w:r w:rsidRPr="00EC1037">
        <w:rPr>
          <w:noProof/>
        </w:rPr>
        <w:tab/>
        <w:t>Mijajlovic, M., Wright, D., Zivkovic, V., Bi, J. X.</w:t>
      </w:r>
      <w:r w:rsidR="00AF54F2">
        <w:rPr>
          <w:noProof/>
        </w:rPr>
        <w:t>,</w:t>
      </w:r>
      <w:r w:rsidRPr="00EC1037">
        <w:rPr>
          <w:noProof/>
        </w:rPr>
        <w:t xml:space="preserve"> Biggs, M. J. Microfluidic hydrodynamic focusing based synthesis of POPC liposomes for model biological systems. </w:t>
      </w:r>
      <w:r w:rsidRPr="00EC1037">
        <w:rPr>
          <w:i/>
          <w:noProof/>
        </w:rPr>
        <w:t>Colloids and Surfaces B: Biointerfaces</w:t>
      </w:r>
      <w:r w:rsidRPr="00041440">
        <w:rPr>
          <w:iCs/>
          <w:noProof/>
        </w:rPr>
        <w:t xml:space="preserve">. </w:t>
      </w:r>
      <w:r w:rsidRPr="00EC1037">
        <w:rPr>
          <w:b/>
          <w:noProof/>
        </w:rPr>
        <w:t>104</w:t>
      </w:r>
      <w:r w:rsidR="00AF54F2" w:rsidRPr="00EC1037">
        <w:rPr>
          <w:noProof/>
        </w:rPr>
        <w:t>,</w:t>
      </w:r>
      <w:r w:rsidRPr="00EC1037">
        <w:rPr>
          <w:noProof/>
        </w:rPr>
        <w:t xml:space="preserve"> 276</w:t>
      </w:r>
      <w:r w:rsidR="00AF54F2">
        <w:rPr>
          <w:noProof/>
        </w:rPr>
        <w:t>–</w:t>
      </w:r>
      <w:r w:rsidRPr="00EC1037">
        <w:rPr>
          <w:noProof/>
        </w:rPr>
        <w:t>281 (2013).</w:t>
      </w:r>
    </w:p>
    <w:p w14:paraId="133CF6DD" w14:textId="3C3E4F7B" w:rsidR="000B355D" w:rsidRPr="00EC1037" w:rsidRDefault="001231FC" w:rsidP="00EC1037">
      <w:pPr>
        <w:rPr>
          <w:b/>
        </w:rPr>
      </w:pPr>
      <w:r w:rsidRPr="00EC1037">
        <w:rPr>
          <w:b/>
        </w:rPr>
        <w:fldChar w:fldCharType="end"/>
      </w:r>
    </w:p>
    <w:sectPr w:rsidR="000B355D" w:rsidRPr="00EC1037" w:rsidSect="007D5A27">
      <w:headerReference w:type="even" r:id="rId8"/>
      <w:headerReference w:type="default" r:id="rId9"/>
      <w:footerReference w:type="even" r:id="rId10"/>
      <w:head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B6782CC" w14:textId="77777777" w:rsidR="003377D8" w:rsidRDefault="003377D8">
      <w:r>
        <w:separator/>
      </w:r>
    </w:p>
  </w:endnote>
  <w:endnote w:type="continuationSeparator" w:id="0">
    <w:p w14:paraId="75B41401" w14:textId="77777777" w:rsidR="003377D8" w:rsidRDefault="003377D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altName w:val="﷽﷽﷽﷽﷽﷽﷽﷽꺀[恀"/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6E4797" w:rsidRDefault="006E479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0B89FBB" w14:textId="77777777" w:rsidR="003377D8" w:rsidRDefault="003377D8">
      <w:r>
        <w:separator/>
      </w:r>
    </w:p>
  </w:footnote>
  <w:footnote w:type="continuationSeparator" w:id="0">
    <w:p w14:paraId="69F991A6" w14:textId="77777777" w:rsidR="003377D8" w:rsidRDefault="003377D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6E4797" w:rsidRDefault="006E479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0761E07B" w:rsidR="006E4797" w:rsidRDefault="006E479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04647" w14:textId="115C0A19" w:rsidR="006E4797" w:rsidRDefault="006E4797" w:rsidP="00041440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F307A3"/>
    <w:multiLevelType w:val="hybridMultilevel"/>
    <w:tmpl w:val="4BFC8AA2"/>
    <w:lvl w:ilvl="0" w:tplc="498AAB32">
      <w:start w:val="1"/>
      <w:numFmt w:val="decimal"/>
      <w:lvlText w:val="10.%1"/>
      <w:lvlJc w:val="left"/>
      <w:pPr>
        <w:ind w:left="900" w:hanging="42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" w15:restartNumberingAfterBreak="0">
    <w:nsid w:val="05F12D02"/>
    <w:multiLevelType w:val="multilevel"/>
    <w:tmpl w:val="35BCB5EC"/>
    <w:styleLink w:val="7"/>
    <w:lvl w:ilvl="0">
      <w:start w:val="1"/>
      <w:numFmt w:val="decimal"/>
      <w:lvlText w:val="5.%1"/>
      <w:lvlJc w:val="left"/>
      <w:pPr>
        <w:ind w:left="900" w:hanging="420"/>
      </w:pPr>
      <w:rPr>
        <w:rFonts w:hint="eastAsia"/>
      </w:rPr>
    </w:lvl>
    <w:lvl w:ilvl="1">
      <w:start w:val="1"/>
      <w:numFmt w:val="aiueoFullWidth"/>
      <w:lvlText w:val="(%2)"/>
      <w:lvlJc w:val="left"/>
      <w:pPr>
        <w:ind w:left="840" w:hanging="420"/>
      </w:pPr>
    </w:lvl>
    <w:lvl w:ilvl="2">
      <w:start w:val="1"/>
      <w:numFmt w:val="decimalEnclosedCircle"/>
      <w:lvlText w:val="%3"/>
      <w:lvlJc w:val="lef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aiueoFullWidth"/>
      <w:lvlText w:val="(%5)"/>
      <w:lvlJc w:val="left"/>
      <w:pPr>
        <w:ind w:left="2100" w:hanging="420"/>
      </w:pPr>
    </w:lvl>
    <w:lvl w:ilvl="5">
      <w:start w:val="1"/>
      <w:numFmt w:val="decimalEnclosedCircle"/>
      <w:lvlText w:val="%6"/>
      <w:lvlJc w:val="lef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aiueoFullWidth"/>
      <w:lvlText w:val="(%8)"/>
      <w:lvlJc w:val="left"/>
      <w:pPr>
        <w:ind w:left="3360" w:hanging="420"/>
      </w:pPr>
    </w:lvl>
    <w:lvl w:ilvl="8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" w15:restartNumberingAfterBreak="0">
    <w:nsid w:val="0BC53DEB"/>
    <w:multiLevelType w:val="hybridMultilevel"/>
    <w:tmpl w:val="1C625310"/>
    <w:lvl w:ilvl="0" w:tplc="E9D08F98">
      <w:start w:val="1"/>
      <w:numFmt w:val="decimal"/>
      <w:lvlText w:val="5.%1"/>
      <w:lvlJc w:val="left"/>
      <w:pPr>
        <w:ind w:left="900" w:hanging="42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" w15:restartNumberingAfterBreak="0">
    <w:nsid w:val="19FB7B42"/>
    <w:multiLevelType w:val="hybridMultilevel"/>
    <w:tmpl w:val="3BDA91F8"/>
    <w:lvl w:ilvl="0" w:tplc="4216AE0A">
      <w:start w:val="1"/>
      <w:numFmt w:val="decimal"/>
      <w:lvlText w:val="7.%1"/>
      <w:lvlJc w:val="left"/>
      <w:pPr>
        <w:ind w:left="900" w:hanging="42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4" w15:restartNumberingAfterBreak="0">
    <w:nsid w:val="23647C8E"/>
    <w:multiLevelType w:val="multilevel"/>
    <w:tmpl w:val="5BB253D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24033ED5"/>
    <w:multiLevelType w:val="multilevel"/>
    <w:tmpl w:val="2D34B180"/>
    <w:styleLink w:val="9"/>
    <w:lvl w:ilvl="0">
      <w:start w:val="1"/>
      <w:numFmt w:val="decimal"/>
      <w:lvlText w:val="9.%1"/>
      <w:lvlJc w:val="left"/>
      <w:pPr>
        <w:ind w:left="900" w:hanging="420"/>
      </w:pPr>
      <w:rPr>
        <w:rFonts w:hint="eastAsia"/>
      </w:rPr>
    </w:lvl>
    <w:lvl w:ilvl="1">
      <w:start w:val="1"/>
      <w:numFmt w:val="aiueoFullWidth"/>
      <w:lvlText w:val="(%2)"/>
      <w:lvlJc w:val="left"/>
      <w:pPr>
        <w:ind w:left="840" w:hanging="420"/>
      </w:pPr>
    </w:lvl>
    <w:lvl w:ilvl="2">
      <w:start w:val="1"/>
      <w:numFmt w:val="decimalEnclosedCircle"/>
      <w:lvlText w:val="%3"/>
      <w:lvlJc w:val="lef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aiueoFullWidth"/>
      <w:lvlText w:val="(%5)"/>
      <w:lvlJc w:val="left"/>
      <w:pPr>
        <w:ind w:left="2100" w:hanging="420"/>
      </w:pPr>
    </w:lvl>
    <w:lvl w:ilvl="5">
      <w:start w:val="1"/>
      <w:numFmt w:val="decimalEnclosedCircle"/>
      <w:lvlText w:val="%6"/>
      <w:lvlJc w:val="lef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aiueoFullWidth"/>
      <w:lvlText w:val="(%8)"/>
      <w:lvlJc w:val="left"/>
      <w:pPr>
        <w:ind w:left="3360" w:hanging="420"/>
      </w:pPr>
    </w:lvl>
    <w:lvl w:ilvl="8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6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8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32E07ABC"/>
    <w:multiLevelType w:val="hybridMultilevel"/>
    <w:tmpl w:val="DF8229D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340F53E5"/>
    <w:multiLevelType w:val="multilevel"/>
    <w:tmpl w:val="6706A868"/>
    <w:styleLink w:val="2"/>
    <w:lvl w:ilvl="0">
      <w:start w:val="1"/>
      <w:numFmt w:val="none"/>
      <w:lvlText w:val="1.2.1."/>
      <w:lvlJc w:val="left"/>
      <w:pPr>
        <w:ind w:left="900" w:hanging="420"/>
      </w:pPr>
      <w:rPr>
        <w:rFonts w:hint="eastAsia"/>
      </w:rPr>
    </w:lvl>
    <w:lvl w:ilvl="1">
      <w:start w:val="1"/>
      <w:numFmt w:val="aiueoFullWidth"/>
      <w:lvlText w:val="(%2)"/>
      <w:lvlJc w:val="left"/>
      <w:pPr>
        <w:ind w:left="840" w:hanging="420"/>
      </w:pPr>
    </w:lvl>
    <w:lvl w:ilvl="2">
      <w:start w:val="1"/>
      <w:numFmt w:val="decimalEnclosedCircle"/>
      <w:lvlText w:val="%3"/>
      <w:lvlJc w:val="lef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aiueoFullWidth"/>
      <w:lvlText w:val="(%5)"/>
      <w:lvlJc w:val="left"/>
      <w:pPr>
        <w:ind w:left="2100" w:hanging="420"/>
      </w:pPr>
    </w:lvl>
    <w:lvl w:ilvl="5">
      <w:start w:val="1"/>
      <w:numFmt w:val="decimalEnclosedCircle"/>
      <w:lvlText w:val="%6"/>
      <w:lvlJc w:val="lef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aiueoFullWidth"/>
      <w:lvlText w:val="(%8)"/>
      <w:lvlJc w:val="left"/>
      <w:pPr>
        <w:ind w:left="3360" w:hanging="420"/>
      </w:pPr>
    </w:lvl>
    <w:lvl w:ilvl="8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2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13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4" w15:restartNumberingAfterBreak="0">
    <w:nsid w:val="3A7D0E1C"/>
    <w:multiLevelType w:val="hybridMultilevel"/>
    <w:tmpl w:val="EC169442"/>
    <w:lvl w:ilvl="0" w:tplc="19F4E5C6">
      <w:start w:val="1"/>
      <w:numFmt w:val="decimal"/>
      <w:lvlText w:val="1.1.%1."/>
      <w:lvlJc w:val="left"/>
      <w:pPr>
        <w:ind w:left="900" w:hanging="42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5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6" w15:restartNumberingAfterBreak="0">
    <w:nsid w:val="40AB0F02"/>
    <w:multiLevelType w:val="multilevel"/>
    <w:tmpl w:val="7AC42C74"/>
    <w:styleLink w:val="10"/>
    <w:lvl w:ilvl="0">
      <w:start w:val="1"/>
      <w:numFmt w:val="decimal"/>
      <w:lvlText w:val="11.%1"/>
      <w:lvlJc w:val="left"/>
      <w:pPr>
        <w:ind w:left="900" w:hanging="420"/>
      </w:pPr>
      <w:rPr>
        <w:rFonts w:hint="eastAsia"/>
      </w:rPr>
    </w:lvl>
    <w:lvl w:ilvl="1">
      <w:start w:val="1"/>
      <w:numFmt w:val="aiueoFullWidth"/>
      <w:lvlText w:val="(%2)"/>
      <w:lvlJc w:val="left"/>
      <w:pPr>
        <w:ind w:left="840" w:hanging="420"/>
      </w:pPr>
    </w:lvl>
    <w:lvl w:ilvl="2">
      <w:start w:val="1"/>
      <w:numFmt w:val="decimalEnclosedCircle"/>
      <w:lvlText w:val="%3"/>
      <w:lvlJc w:val="lef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aiueoFullWidth"/>
      <w:lvlText w:val="(%5)"/>
      <w:lvlJc w:val="left"/>
      <w:pPr>
        <w:ind w:left="2100" w:hanging="420"/>
      </w:pPr>
    </w:lvl>
    <w:lvl w:ilvl="5">
      <w:start w:val="1"/>
      <w:numFmt w:val="decimalEnclosedCircle"/>
      <w:lvlText w:val="%6"/>
      <w:lvlJc w:val="lef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aiueoFullWidth"/>
      <w:lvlText w:val="(%8)"/>
      <w:lvlJc w:val="left"/>
      <w:pPr>
        <w:ind w:left="3360" w:hanging="420"/>
      </w:pPr>
    </w:lvl>
    <w:lvl w:ilvl="8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7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8" w15:restartNumberingAfterBreak="0">
    <w:nsid w:val="45754A6D"/>
    <w:multiLevelType w:val="multilevel"/>
    <w:tmpl w:val="C05C1A3E"/>
    <w:styleLink w:val="1"/>
    <w:lvl w:ilvl="0">
      <w:start w:val="1"/>
      <w:numFmt w:val="none"/>
      <w:lvlText w:val="1.2.1."/>
      <w:lvlJc w:val="left"/>
      <w:pPr>
        <w:ind w:left="900" w:hanging="420"/>
      </w:pPr>
      <w:rPr>
        <w:rFonts w:hint="eastAsia"/>
      </w:rPr>
    </w:lvl>
    <w:lvl w:ilvl="1">
      <w:start w:val="1"/>
      <w:numFmt w:val="aiueoFullWidth"/>
      <w:lvlText w:val="(%2)"/>
      <w:lvlJc w:val="left"/>
      <w:pPr>
        <w:ind w:left="840" w:hanging="420"/>
      </w:pPr>
    </w:lvl>
    <w:lvl w:ilvl="2">
      <w:start w:val="1"/>
      <w:numFmt w:val="decimalEnclosedCircle"/>
      <w:lvlText w:val="%3"/>
      <w:lvlJc w:val="lef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aiueoFullWidth"/>
      <w:lvlText w:val="(%5)"/>
      <w:lvlJc w:val="left"/>
      <w:pPr>
        <w:ind w:left="2100" w:hanging="420"/>
      </w:pPr>
    </w:lvl>
    <w:lvl w:ilvl="5">
      <w:start w:val="1"/>
      <w:numFmt w:val="decimalEnclosedCircle"/>
      <w:lvlText w:val="%6"/>
      <w:lvlJc w:val="lef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aiueoFullWidth"/>
      <w:lvlText w:val="(%8)"/>
      <w:lvlJc w:val="left"/>
      <w:pPr>
        <w:ind w:left="3360" w:hanging="420"/>
      </w:pPr>
    </w:lvl>
    <w:lvl w:ilvl="8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9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0" w15:restartNumberingAfterBreak="0">
    <w:nsid w:val="4B023E1A"/>
    <w:multiLevelType w:val="multilevel"/>
    <w:tmpl w:val="5DDAF4AE"/>
    <w:styleLink w:val="8"/>
    <w:lvl w:ilvl="0">
      <w:start w:val="1"/>
      <w:numFmt w:val="decimal"/>
      <w:lvlText w:val="6.%1"/>
      <w:lvlJc w:val="left"/>
      <w:pPr>
        <w:ind w:left="900" w:hanging="420"/>
      </w:pPr>
      <w:rPr>
        <w:rFonts w:hint="eastAsia"/>
      </w:rPr>
    </w:lvl>
    <w:lvl w:ilvl="1">
      <w:start w:val="1"/>
      <w:numFmt w:val="aiueoFullWidth"/>
      <w:lvlText w:val="(%2)"/>
      <w:lvlJc w:val="left"/>
      <w:pPr>
        <w:ind w:left="840" w:hanging="420"/>
      </w:pPr>
    </w:lvl>
    <w:lvl w:ilvl="2">
      <w:start w:val="1"/>
      <w:numFmt w:val="decimalEnclosedCircle"/>
      <w:lvlText w:val="%3"/>
      <w:lvlJc w:val="lef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aiueoFullWidth"/>
      <w:lvlText w:val="(%5)"/>
      <w:lvlJc w:val="left"/>
      <w:pPr>
        <w:ind w:left="2100" w:hanging="420"/>
      </w:pPr>
    </w:lvl>
    <w:lvl w:ilvl="5">
      <w:start w:val="1"/>
      <w:numFmt w:val="decimalEnclosedCircle"/>
      <w:lvlText w:val="%6"/>
      <w:lvlJc w:val="lef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aiueoFullWidth"/>
      <w:lvlText w:val="(%8)"/>
      <w:lvlJc w:val="left"/>
      <w:pPr>
        <w:ind w:left="3360" w:hanging="420"/>
      </w:pPr>
    </w:lvl>
    <w:lvl w:ilvl="8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1" w15:restartNumberingAfterBreak="0">
    <w:nsid w:val="4E252E0A"/>
    <w:multiLevelType w:val="multilevel"/>
    <w:tmpl w:val="EC169442"/>
    <w:styleLink w:val="5"/>
    <w:lvl w:ilvl="0">
      <w:start w:val="1"/>
      <w:numFmt w:val="decimal"/>
      <w:lvlText w:val="1.1.%1."/>
      <w:lvlJc w:val="left"/>
      <w:pPr>
        <w:ind w:left="900" w:hanging="420"/>
      </w:pPr>
      <w:rPr>
        <w:rFonts w:hint="eastAsia"/>
      </w:rPr>
    </w:lvl>
    <w:lvl w:ilvl="1">
      <w:start w:val="1"/>
      <w:numFmt w:val="aiueoFullWidth"/>
      <w:lvlText w:val="(%2)"/>
      <w:lvlJc w:val="left"/>
      <w:pPr>
        <w:ind w:left="840" w:hanging="420"/>
      </w:pPr>
    </w:lvl>
    <w:lvl w:ilvl="2">
      <w:start w:val="1"/>
      <w:numFmt w:val="decimalEnclosedCircle"/>
      <w:lvlText w:val="%3"/>
      <w:lvlJc w:val="lef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aiueoFullWidth"/>
      <w:lvlText w:val="(%5)"/>
      <w:lvlJc w:val="left"/>
      <w:pPr>
        <w:ind w:left="2100" w:hanging="420"/>
      </w:pPr>
    </w:lvl>
    <w:lvl w:ilvl="5">
      <w:start w:val="1"/>
      <w:numFmt w:val="decimalEnclosedCircle"/>
      <w:lvlText w:val="%6"/>
      <w:lvlJc w:val="lef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aiueoFullWidth"/>
      <w:lvlText w:val="(%8)"/>
      <w:lvlJc w:val="left"/>
      <w:pPr>
        <w:ind w:left="3360" w:hanging="420"/>
      </w:pPr>
    </w:lvl>
    <w:lvl w:ilvl="8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2" w15:restartNumberingAfterBreak="0">
    <w:nsid w:val="4EDB71C6"/>
    <w:multiLevelType w:val="multilevel"/>
    <w:tmpl w:val="456E1586"/>
    <w:styleLink w:val="6"/>
    <w:lvl w:ilvl="0">
      <w:start w:val="1"/>
      <w:numFmt w:val="none"/>
      <w:lvlText w:val="1.2.2."/>
      <w:lvlJc w:val="left"/>
      <w:pPr>
        <w:ind w:left="900" w:hanging="420"/>
      </w:pPr>
      <w:rPr>
        <w:rFonts w:hint="eastAsia"/>
      </w:rPr>
    </w:lvl>
    <w:lvl w:ilvl="1">
      <w:start w:val="1"/>
      <w:numFmt w:val="aiueoFullWidth"/>
      <w:lvlText w:val="(%2)"/>
      <w:lvlJc w:val="left"/>
      <w:pPr>
        <w:ind w:left="840" w:hanging="420"/>
      </w:pPr>
    </w:lvl>
    <w:lvl w:ilvl="2">
      <w:start w:val="1"/>
      <w:numFmt w:val="decimalEnclosedCircle"/>
      <w:lvlText w:val="%3"/>
      <w:lvlJc w:val="lef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aiueoFullWidth"/>
      <w:lvlText w:val="(%5)"/>
      <w:lvlJc w:val="left"/>
      <w:pPr>
        <w:ind w:left="2100" w:hanging="420"/>
      </w:pPr>
    </w:lvl>
    <w:lvl w:ilvl="5">
      <w:start w:val="1"/>
      <w:numFmt w:val="decimalEnclosedCircle"/>
      <w:lvlText w:val="%6"/>
      <w:lvlJc w:val="lef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aiueoFullWidth"/>
      <w:lvlText w:val="(%8)"/>
      <w:lvlJc w:val="left"/>
      <w:pPr>
        <w:ind w:left="3360" w:hanging="420"/>
      </w:pPr>
    </w:lvl>
    <w:lvl w:ilvl="8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3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4" w15:restartNumberingAfterBreak="0">
    <w:nsid w:val="53B45601"/>
    <w:multiLevelType w:val="hybridMultilevel"/>
    <w:tmpl w:val="659ED8B4"/>
    <w:lvl w:ilvl="0" w:tplc="6666D1F4">
      <w:start w:val="1"/>
      <w:numFmt w:val="decimal"/>
      <w:lvlText w:val="9.%1"/>
      <w:lvlJc w:val="left"/>
      <w:pPr>
        <w:ind w:left="900" w:hanging="42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5" w15:restartNumberingAfterBreak="0">
    <w:nsid w:val="540227D5"/>
    <w:multiLevelType w:val="hybridMultilevel"/>
    <w:tmpl w:val="36445F8A"/>
    <w:lvl w:ilvl="0" w:tplc="9160B5C8">
      <w:start w:val="1"/>
      <w:numFmt w:val="decimal"/>
      <w:lvlText w:val="1.2.%1."/>
      <w:lvlJc w:val="left"/>
      <w:pPr>
        <w:ind w:left="900" w:hanging="42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6" w15:restartNumberingAfterBreak="0">
    <w:nsid w:val="555F5275"/>
    <w:multiLevelType w:val="hybridMultilevel"/>
    <w:tmpl w:val="A35EDD18"/>
    <w:lvl w:ilvl="0" w:tplc="0E8EBF7C">
      <w:start w:val="1"/>
      <w:numFmt w:val="decimal"/>
      <w:lvlText w:val="4.%1"/>
      <w:lvlJc w:val="left"/>
      <w:pPr>
        <w:ind w:left="900" w:hanging="42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7" w15:restartNumberingAfterBreak="0">
    <w:nsid w:val="5A257F48"/>
    <w:multiLevelType w:val="hybridMultilevel"/>
    <w:tmpl w:val="75ACB366"/>
    <w:lvl w:ilvl="0" w:tplc="56A8DBD2">
      <w:start w:val="1"/>
      <w:numFmt w:val="decimal"/>
      <w:lvlText w:val="6.%1"/>
      <w:lvlJc w:val="left"/>
      <w:pPr>
        <w:ind w:left="900" w:hanging="42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8" w15:restartNumberingAfterBreak="0">
    <w:nsid w:val="5C643699"/>
    <w:multiLevelType w:val="hybridMultilevel"/>
    <w:tmpl w:val="B8925482"/>
    <w:lvl w:ilvl="0" w:tplc="FC18D00A">
      <w:start w:val="1"/>
      <w:numFmt w:val="decimal"/>
      <w:lvlText w:val="3.%1"/>
      <w:lvlJc w:val="left"/>
      <w:pPr>
        <w:ind w:left="900" w:hanging="42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9" w15:restartNumberingAfterBreak="0">
    <w:nsid w:val="60B263A6"/>
    <w:multiLevelType w:val="hybridMultilevel"/>
    <w:tmpl w:val="7AC42C74"/>
    <w:lvl w:ilvl="0" w:tplc="A5ECBC5A">
      <w:start w:val="1"/>
      <w:numFmt w:val="decimal"/>
      <w:lvlText w:val="11.%1"/>
      <w:lvlJc w:val="left"/>
      <w:pPr>
        <w:ind w:left="900" w:hanging="42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0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31" w15:restartNumberingAfterBreak="0">
    <w:nsid w:val="695D7146"/>
    <w:multiLevelType w:val="hybridMultilevel"/>
    <w:tmpl w:val="F18647B8"/>
    <w:lvl w:ilvl="0" w:tplc="2280CFA8">
      <w:start w:val="1"/>
      <w:numFmt w:val="decimal"/>
      <w:lvlText w:val="8.%1"/>
      <w:lvlJc w:val="left"/>
      <w:pPr>
        <w:ind w:left="900" w:hanging="42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2" w15:restartNumberingAfterBreak="0">
    <w:nsid w:val="6C1774F9"/>
    <w:multiLevelType w:val="multilevel"/>
    <w:tmpl w:val="EDFC7BEA"/>
    <w:styleLink w:val="3"/>
    <w:lvl w:ilvl="0">
      <w:start w:val="1"/>
      <w:numFmt w:val="none"/>
      <w:lvlText w:val="1.2.1."/>
      <w:lvlJc w:val="left"/>
      <w:pPr>
        <w:ind w:left="900" w:hanging="420"/>
      </w:pPr>
      <w:rPr>
        <w:rFonts w:hint="eastAsia"/>
      </w:rPr>
    </w:lvl>
    <w:lvl w:ilvl="1">
      <w:start w:val="1"/>
      <w:numFmt w:val="aiueoFullWidth"/>
      <w:lvlText w:val="(%2)"/>
      <w:lvlJc w:val="left"/>
      <w:pPr>
        <w:ind w:left="840" w:hanging="420"/>
      </w:pPr>
    </w:lvl>
    <w:lvl w:ilvl="2">
      <w:start w:val="1"/>
      <w:numFmt w:val="decimalEnclosedCircle"/>
      <w:lvlText w:val="%3"/>
      <w:lvlJc w:val="lef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aiueoFullWidth"/>
      <w:lvlText w:val="(%5)"/>
      <w:lvlJc w:val="left"/>
      <w:pPr>
        <w:ind w:left="2100" w:hanging="420"/>
      </w:pPr>
    </w:lvl>
    <w:lvl w:ilvl="5">
      <w:start w:val="1"/>
      <w:numFmt w:val="decimalEnclosedCircle"/>
      <w:lvlText w:val="%6"/>
      <w:lvlJc w:val="lef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aiueoFullWidth"/>
      <w:lvlText w:val="(%8)"/>
      <w:lvlJc w:val="left"/>
      <w:pPr>
        <w:ind w:left="3360" w:hanging="420"/>
      </w:pPr>
    </w:lvl>
    <w:lvl w:ilvl="8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3" w15:restartNumberingAfterBreak="0">
    <w:nsid w:val="6D580941"/>
    <w:multiLevelType w:val="hybridMultilevel"/>
    <w:tmpl w:val="30324D4A"/>
    <w:lvl w:ilvl="0" w:tplc="96720EC0">
      <w:start w:val="1"/>
      <w:numFmt w:val="decimal"/>
      <w:lvlText w:val="2.%1."/>
      <w:lvlJc w:val="left"/>
      <w:pPr>
        <w:ind w:left="900" w:hanging="42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4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35" w15:restartNumberingAfterBreak="0">
    <w:nsid w:val="713B274D"/>
    <w:multiLevelType w:val="multilevel"/>
    <w:tmpl w:val="FB8268E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6" w15:restartNumberingAfterBreak="0">
    <w:nsid w:val="7D2C4276"/>
    <w:multiLevelType w:val="multilevel"/>
    <w:tmpl w:val="456E1586"/>
    <w:styleLink w:val="4"/>
    <w:lvl w:ilvl="0">
      <w:start w:val="1"/>
      <w:numFmt w:val="none"/>
      <w:lvlText w:val="1.2.2."/>
      <w:lvlJc w:val="left"/>
      <w:pPr>
        <w:ind w:left="900" w:hanging="420"/>
      </w:pPr>
      <w:rPr>
        <w:rFonts w:hint="eastAsia"/>
      </w:rPr>
    </w:lvl>
    <w:lvl w:ilvl="1">
      <w:start w:val="1"/>
      <w:numFmt w:val="aiueoFullWidth"/>
      <w:lvlText w:val="(%2)"/>
      <w:lvlJc w:val="left"/>
      <w:pPr>
        <w:ind w:left="840" w:hanging="420"/>
      </w:pPr>
    </w:lvl>
    <w:lvl w:ilvl="2">
      <w:start w:val="1"/>
      <w:numFmt w:val="decimalEnclosedCircle"/>
      <w:lvlText w:val="%3"/>
      <w:lvlJc w:val="lef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aiueoFullWidth"/>
      <w:lvlText w:val="(%5)"/>
      <w:lvlJc w:val="left"/>
      <w:pPr>
        <w:ind w:left="2100" w:hanging="420"/>
      </w:pPr>
    </w:lvl>
    <w:lvl w:ilvl="5">
      <w:start w:val="1"/>
      <w:numFmt w:val="decimalEnclosedCircle"/>
      <w:lvlText w:val="%6"/>
      <w:lvlJc w:val="lef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aiueoFullWidth"/>
      <w:lvlText w:val="(%8)"/>
      <w:lvlJc w:val="left"/>
      <w:pPr>
        <w:ind w:left="3360" w:hanging="420"/>
      </w:pPr>
    </w:lvl>
    <w:lvl w:ilvl="8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7" w15:restartNumberingAfterBreak="0">
    <w:nsid w:val="7D974DD0"/>
    <w:multiLevelType w:val="multilevel"/>
    <w:tmpl w:val="659ED8B4"/>
    <w:lvl w:ilvl="0">
      <w:start w:val="1"/>
      <w:numFmt w:val="decimal"/>
      <w:lvlText w:val="9.%1"/>
      <w:lvlJc w:val="left"/>
      <w:pPr>
        <w:ind w:left="900" w:hanging="420"/>
      </w:pPr>
      <w:rPr>
        <w:rFonts w:hint="eastAsia"/>
      </w:rPr>
    </w:lvl>
    <w:lvl w:ilvl="1">
      <w:start w:val="1"/>
      <w:numFmt w:val="aiueoFullWidth"/>
      <w:lvlText w:val="(%2)"/>
      <w:lvlJc w:val="left"/>
      <w:pPr>
        <w:ind w:left="840" w:hanging="420"/>
      </w:pPr>
    </w:lvl>
    <w:lvl w:ilvl="2">
      <w:start w:val="1"/>
      <w:numFmt w:val="decimalEnclosedCircle"/>
      <w:lvlText w:val="%3"/>
      <w:lvlJc w:val="lef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aiueoFullWidth"/>
      <w:lvlText w:val="(%5)"/>
      <w:lvlJc w:val="left"/>
      <w:pPr>
        <w:ind w:left="2100" w:hanging="420"/>
      </w:pPr>
    </w:lvl>
    <w:lvl w:ilvl="5">
      <w:start w:val="1"/>
      <w:numFmt w:val="decimalEnclosedCircle"/>
      <w:lvlText w:val="%6"/>
      <w:lvlJc w:val="lef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aiueoFullWidth"/>
      <w:lvlText w:val="(%8)"/>
      <w:lvlJc w:val="left"/>
      <w:pPr>
        <w:ind w:left="3360" w:hanging="420"/>
      </w:pPr>
    </w:lvl>
    <w:lvl w:ilvl="8">
      <w:start w:val="1"/>
      <w:numFmt w:val="decimalEnclosedCircle"/>
      <w:lvlText w:val="%9"/>
      <w:lvlJc w:val="left"/>
      <w:pPr>
        <w:ind w:left="3780" w:hanging="420"/>
      </w:pPr>
    </w:lvl>
  </w:abstractNum>
  <w:num w:numId="1">
    <w:abstractNumId w:val="10"/>
  </w:num>
  <w:num w:numId="2">
    <w:abstractNumId w:val="17"/>
  </w:num>
  <w:num w:numId="3">
    <w:abstractNumId w:val="34"/>
  </w:num>
  <w:num w:numId="4">
    <w:abstractNumId w:val="6"/>
  </w:num>
  <w:num w:numId="5">
    <w:abstractNumId w:val="23"/>
  </w:num>
  <w:num w:numId="6">
    <w:abstractNumId w:val="30"/>
  </w:num>
  <w:num w:numId="7">
    <w:abstractNumId w:val="12"/>
  </w:num>
  <w:num w:numId="8">
    <w:abstractNumId w:val="15"/>
  </w:num>
  <w:num w:numId="9">
    <w:abstractNumId w:val="7"/>
  </w:num>
  <w:num w:numId="10">
    <w:abstractNumId w:val="13"/>
  </w:num>
  <w:num w:numId="11">
    <w:abstractNumId w:val="19"/>
  </w:num>
  <w:num w:numId="12">
    <w:abstractNumId w:val="8"/>
  </w:num>
  <w:num w:numId="13">
    <w:abstractNumId w:val="14"/>
  </w:num>
  <w:num w:numId="14">
    <w:abstractNumId w:val="25"/>
  </w:num>
  <w:num w:numId="15">
    <w:abstractNumId w:val="33"/>
  </w:num>
  <w:num w:numId="16">
    <w:abstractNumId w:val="28"/>
  </w:num>
  <w:num w:numId="17">
    <w:abstractNumId w:val="26"/>
  </w:num>
  <w:num w:numId="18">
    <w:abstractNumId w:val="2"/>
  </w:num>
  <w:num w:numId="19">
    <w:abstractNumId w:val="27"/>
  </w:num>
  <w:num w:numId="20">
    <w:abstractNumId w:val="3"/>
  </w:num>
  <w:num w:numId="21">
    <w:abstractNumId w:val="31"/>
  </w:num>
  <w:num w:numId="22">
    <w:abstractNumId w:val="24"/>
  </w:num>
  <w:num w:numId="23">
    <w:abstractNumId w:val="0"/>
  </w:num>
  <w:num w:numId="24">
    <w:abstractNumId w:val="37"/>
  </w:num>
  <w:num w:numId="25">
    <w:abstractNumId w:val="29"/>
  </w:num>
  <w:num w:numId="26">
    <w:abstractNumId w:val="18"/>
  </w:num>
  <w:num w:numId="27">
    <w:abstractNumId w:val="11"/>
  </w:num>
  <w:num w:numId="28">
    <w:abstractNumId w:val="32"/>
  </w:num>
  <w:num w:numId="29">
    <w:abstractNumId w:val="36"/>
  </w:num>
  <w:num w:numId="30">
    <w:abstractNumId w:val="21"/>
  </w:num>
  <w:num w:numId="31">
    <w:abstractNumId w:val="22"/>
  </w:num>
  <w:num w:numId="32">
    <w:abstractNumId w:val="1"/>
  </w:num>
  <w:num w:numId="33">
    <w:abstractNumId w:val="20"/>
  </w:num>
  <w:num w:numId="34">
    <w:abstractNumId w:val="5"/>
  </w:num>
  <w:num w:numId="35">
    <w:abstractNumId w:val="16"/>
  </w:num>
  <w:num w:numId="36">
    <w:abstractNumId w:val="35"/>
  </w:num>
  <w:num w:numId="37">
    <w:abstractNumId w:val="9"/>
  </w:num>
  <w:num w:numId="38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bordersDoNotSurroundHeader/>
  <w:bordersDoNotSurroundFooter/>
  <w:hideSpellingErrors/>
  <w:hideGrammaticalErrors/>
  <w:proofState w:spelling="clean" w:grammar="clean"/>
  <w:defaultTabStop w:val="720"/>
  <w:characterSpacingControl w:val="doNotCompress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c3MLA0NzQztDQwNDFU0lEKTi0uzszPAymwqAUAv0Lyn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_2&lt;/Style&gt;&lt;LeftDelim&gt;{&lt;/LeftDelim&gt;&lt;RightDelim&gt;}&lt;/RightDelim&gt;&lt;FontName&gt;Calibri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vxfsxvri5e0pie9f2nvfed1xapffetvtaze&quot;&gt;2021_reference&lt;record-ids&gt;&lt;item&gt;174&lt;/item&gt;&lt;item&gt;568&lt;/item&gt;&lt;item&gt;591&lt;/item&gt;&lt;item&gt;622&lt;/item&gt;&lt;item&gt;665&lt;/item&gt;&lt;item&gt;668&lt;/item&gt;&lt;item&gt;669&lt;/item&gt;&lt;item&gt;672&lt;/item&gt;&lt;item&gt;695&lt;/item&gt;&lt;item&gt;2091&lt;/item&gt;&lt;item&gt;2411&lt;/item&gt;&lt;item&gt;2436&lt;/item&gt;&lt;item&gt;2474&lt;/item&gt;&lt;item&gt;2475&lt;/item&gt;&lt;item&gt;2539&lt;/item&gt;&lt;item&gt;2540&lt;/item&gt;&lt;item&gt;2559&lt;/item&gt;&lt;item&gt;2573&lt;/item&gt;&lt;item&gt;2576&lt;/item&gt;&lt;item&gt;2577&lt;/item&gt;&lt;/record-ids&gt;&lt;/item&gt;&lt;/Libraries&gt;"/>
  </w:docVars>
  <w:rsids>
    <w:rsidRoot w:val="006E4797"/>
    <w:rsid w:val="00012E95"/>
    <w:rsid w:val="00016BD2"/>
    <w:rsid w:val="00022119"/>
    <w:rsid w:val="0002413C"/>
    <w:rsid w:val="00025BF2"/>
    <w:rsid w:val="00030C5B"/>
    <w:rsid w:val="00040155"/>
    <w:rsid w:val="00041440"/>
    <w:rsid w:val="0004665E"/>
    <w:rsid w:val="0006258A"/>
    <w:rsid w:val="0008213A"/>
    <w:rsid w:val="000860D5"/>
    <w:rsid w:val="00086298"/>
    <w:rsid w:val="0008670A"/>
    <w:rsid w:val="000A7F60"/>
    <w:rsid w:val="000B0BF6"/>
    <w:rsid w:val="000B2F2A"/>
    <w:rsid w:val="000B355D"/>
    <w:rsid w:val="000B4C7E"/>
    <w:rsid w:val="000F06FF"/>
    <w:rsid w:val="00101E96"/>
    <w:rsid w:val="00103657"/>
    <w:rsid w:val="00107934"/>
    <w:rsid w:val="00110FBD"/>
    <w:rsid w:val="0012276B"/>
    <w:rsid w:val="001231FC"/>
    <w:rsid w:val="001318EB"/>
    <w:rsid w:val="00133C79"/>
    <w:rsid w:val="00144DC5"/>
    <w:rsid w:val="00151886"/>
    <w:rsid w:val="00152E48"/>
    <w:rsid w:val="00166A3A"/>
    <w:rsid w:val="001967D4"/>
    <w:rsid w:val="001A0D40"/>
    <w:rsid w:val="001A1258"/>
    <w:rsid w:val="001B1347"/>
    <w:rsid w:val="001C6FA1"/>
    <w:rsid w:val="001D0AF1"/>
    <w:rsid w:val="001E22DC"/>
    <w:rsid w:val="001E6493"/>
    <w:rsid w:val="001E7F50"/>
    <w:rsid w:val="001F70FD"/>
    <w:rsid w:val="00212B5B"/>
    <w:rsid w:val="0021563F"/>
    <w:rsid w:val="00220FD1"/>
    <w:rsid w:val="0022274F"/>
    <w:rsid w:val="0023009A"/>
    <w:rsid w:val="00231749"/>
    <w:rsid w:val="00237348"/>
    <w:rsid w:val="00247B35"/>
    <w:rsid w:val="002A0553"/>
    <w:rsid w:val="002A1895"/>
    <w:rsid w:val="002A61BC"/>
    <w:rsid w:val="002A6A29"/>
    <w:rsid w:val="002B1CD4"/>
    <w:rsid w:val="002B6A72"/>
    <w:rsid w:val="002D3992"/>
    <w:rsid w:val="002F567B"/>
    <w:rsid w:val="002F78A2"/>
    <w:rsid w:val="003047C7"/>
    <w:rsid w:val="00314D81"/>
    <w:rsid w:val="00320A69"/>
    <w:rsid w:val="00321AA1"/>
    <w:rsid w:val="0032549B"/>
    <w:rsid w:val="003272F7"/>
    <w:rsid w:val="00330046"/>
    <w:rsid w:val="003370C3"/>
    <w:rsid w:val="003377D8"/>
    <w:rsid w:val="00351087"/>
    <w:rsid w:val="0038327A"/>
    <w:rsid w:val="003963AA"/>
    <w:rsid w:val="003967D5"/>
    <w:rsid w:val="0039732A"/>
    <w:rsid w:val="003A6DE2"/>
    <w:rsid w:val="003B6C8F"/>
    <w:rsid w:val="003C12C8"/>
    <w:rsid w:val="003E17EF"/>
    <w:rsid w:val="003F5E24"/>
    <w:rsid w:val="00401A91"/>
    <w:rsid w:val="00401F67"/>
    <w:rsid w:val="004249C4"/>
    <w:rsid w:val="00434151"/>
    <w:rsid w:val="00447990"/>
    <w:rsid w:val="00466815"/>
    <w:rsid w:val="00474A07"/>
    <w:rsid w:val="0048534A"/>
    <w:rsid w:val="0049494F"/>
    <w:rsid w:val="004A33E0"/>
    <w:rsid w:val="004B5789"/>
    <w:rsid w:val="004B7629"/>
    <w:rsid w:val="004C1737"/>
    <w:rsid w:val="004C3CDC"/>
    <w:rsid w:val="004D122B"/>
    <w:rsid w:val="004D3FA7"/>
    <w:rsid w:val="004D45A8"/>
    <w:rsid w:val="004D50A4"/>
    <w:rsid w:val="004E5ED9"/>
    <w:rsid w:val="004F4BA6"/>
    <w:rsid w:val="005168C4"/>
    <w:rsid w:val="00522A0A"/>
    <w:rsid w:val="0054055A"/>
    <w:rsid w:val="00550020"/>
    <w:rsid w:val="00551D82"/>
    <w:rsid w:val="00553D1E"/>
    <w:rsid w:val="005552F1"/>
    <w:rsid w:val="00561803"/>
    <w:rsid w:val="00564E68"/>
    <w:rsid w:val="0058303B"/>
    <w:rsid w:val="005944EB"/>
    <w:rsid w:val="005A26EE"/>
    <w:rsid w:val="005E045A"/>
    <w:rsid w:val="005E2BE3"/>
    <w:rsid w:val="005E362B"/>
    <w:rsid w:val="005E730E"/>
    <w:rsid w:val="005F2A1F"/>
    <w:rsid w:val="005F58AC"/>
    <w:rsid w:val="006044E0"/>
    <w:rsid w:val="00622578"/>
    <w:rsid w:val="00633E01"/>
    <w:rsid w:val="0064290D"/>
    <w:rsid w:val="00644EF1"/>
    <w:rsid w:val="006460CC"/>
    <w:rsid w:val="00656AD5"/>
    <w:rsid w:val="00661BF9"/>
    <w:rsid w:val="00670D32"/>
    <w:rsid w:val="006731C6"/>
    <w:rsid w:val="0067772B"/>
    <w:rsid w:val="0069240B"/>
    <w:rsid w:val="00694DEA"/>
    <w:rsid w:val="0069596E"/>
    <w:rsid w:val="00695CFD"/>
    <w:rsid w:val="00696316"/>
    <w:rsid w:val="006B0E43"/>
    <w:rsid w:val="006B683C"/>
    <w:rsid w:val="006B687B"/>
    <w:rsid w:val="006B6ADF"/>
    <w:rsid w:val="006B7ABC"/>
    <w:rsid w:val="006C03BA"/>
    <w:rsid w:val="006C37AF"/>
    <w:rsid w:val="006D4707"/>
    <w:rsid w:val="006E4797"/>
    <w:rsid w:val="006E5820"/>
    <w:rsid w:val="006F4739"/>
    <w:rsid w:val="0070444F"/>
    <w:rsid w:val="007166CB"/>
    <w:rsid w:val="007350A2"/>
    <w:rsid w:val="00746645"/>
    <w:rsid w:val="007524B3"/>
    <w:rsid w:val="007526F6"/>
    <w:rsid w:val="00766CDA"/>
    <w:rsid w:val="00783089"/>
    <w:rsid w:val="00790D69"/>
    <w:rsid w:val="00791FEF"/>
    <w:rsid w:val="007A7980"/>
    <w:rsid w:val="007C33E6"/>
    <w:rsid w:val="007D5A27"/>
    <w:rsid w:val="007D63A8"/>
    <w:rsid w:val="007E543E"/>
    <w:rsid w:val="00800162"/>
    <w:rsid w:val="00806CF5"/>
    <w:rsid w:val="00813773"/>
    <w:rsid w:val="008240F2"/>
    <w:rsid w:val="00842B3A"/>
    <w:rsid w:val="0084386A"/>
    <w:rsid w:val="00851B63"/>
    <w:rsid w:val="00853234"/>
    <w:rsid w:val="008557F5"/>
    <w:rsid w:val="00882116"/>
    <w:rsid w:val="008905E3"/>
    <w:rsid w:val="00896E0A"/>
    <w:rsid w:val="008C1470"/>
    <w:rsid w:val="008D2224"/>
    <w:rsid w:val="008E1F13"/>
    <w:rsid w:val="008E5D58"/>
    <w:rsid w:val="008F2244"/>
    <w:rsid w:val="00902A85"/>
    <w:rsid w:val="00922DE0"/>
    <w:rsid w:val="00925DAB"/>
    <w:rsid w:val="00931F32"/>
    <w:rsid w:val="009334C6"/>
    <w:rsid w:val="00934FF2"/>
    <w:rsid w:val="00935330"/>
    <w:rsid w:val="009568F0"/>
    <w:rsid w:val="0096168B"/>
    <w:rsid w:val="00966EA8"/>
    <w:rsid w:val="009777DA"/>
    <w:rsid w:val="00977B99"/>
    <w:rsid w:val="009835D3"/>
    <w:rsid w:val="00987DD0"/>
    <w:rsid w:val="0099119C"/>
    <w:rsid w:val="00991D1C"/>
    <w:rsid w:val="009B1661"/>
    <w:rsid w:val="009B1A64"/>
    <w:rsid w:val="009C37FD"/>
    <w:rsid w:val="009C5FD7"/>
    <w:rsid w:val="009C7253"/>
    <w:rsid w:val="009D767C"/>
    <w:rsid w:val="009E6AFE"/>
    <w:rsid w:val="009F007C"/>
    <w:rsid w:val="009F0C4C"/>
    <w:rsid w:val="009F26B1"/>
    <w:rsid w:val="00A04E62"/>
    <w:rsid w:val="00A11527"/>
    <w:rsid w:val="00A26178"/>
    <w:rsid w:val="00A34562"/>
    <w:rsid w:val="00A4750B"/>
    <w:rsid w:val="00A50ACD"/>
    <w:rsid w:val="00A53053"/>
    <w:rsid w:val="00A53A7B"/>
    <w:rsid w:val="00A56FDA"/>
    <w:rsid w:val="00A67977"/>
    <w:rsid w:val="00AB0246"/>
    <w:rsid w:val="00AC0D4B"/>
    <w:rsid w:val="00AC4D41"/>
    <w:rsid w:val="00AC7CAA"/>
    <w:rsid w:val="00AD390B"/>
    <w:rsid w:val="00AD50A1"/>
    <w:rsid w:val="00AD5A6D"/>
    <w:rsid w:val="00AF26D6"/>
    <w:rsid w:val="00AF54F2"/>
    <w:rsid w:val="00B05978"/>
    <w:rsid w:val="00B07D43"/>
    <w:rsid w:val="00B10E18"/>
    <w:rsid w:val="00B15195"/>
    <w:rsid w:val="00B21F7E"/>
    <w:rsid w:val="00B420B2"/>
    <w:rsid w:val="00B466BA"/>
    <w:rsid w:val="00B47A77"/>
    <w:rsid w:val="00B54475"/>
    <w:rsid w:val="00B544A3"/>
    <w:rsid w:val="00B671AE"/>
    <w:rsid w:val="00B72BC7"/>
    <w:rsid w:val="00B7432B"/>
    <w:rsid w:val="00B76D5B"/>
    <w:rsid w:val="00B94DA4"/>
    <w:rsid w:val="00BA1410"/>
    <w:rsid w:val="00BA1B81"/>
    <w:rsid w:val="00BB4C9B"/>
    <w:rsid w:val="00BB6230"/>
    <w:rsid w:val="00BB727C"/>
    <w:rsid w:val="00BD1FA6"/>
    <w:rsid w:val="00BD390A"/>
    <w:rsid w:val="00BD64AD"/>
    <w:rsid w:val="00BE1508"/>
    <w:rsid w:val="00BE22A2"/>
    <w:rsid w:val="00BE31B9"/>
    <w:rsid w:val="00BE38CA"/>
    <w:rsid w:val="00BF656A"/>
    <w:rsid w:val="00BF736A"/>
    <w:rsid w:val="00C2430F"/>
    <w:rsid w:val="00C24958"/>
    <w:rsid w:val="00C31EBE"/>
    <w:rsid w:val="00C36F5D"/>
    <w:rsid w:val="00C36FD8"/>
    <w:rsid w:val="00C47362"/>
    <w:rsid w:val="00C60622"/>
    <w:rsid w:val="00C661BD"/>
    <w:rsid w:val="00C66314"/>
    <w:rsid w:val="00C7344B"/>
    <w:rsid w:val="00C77385"/>
    <w:rsid w:val="00C86369"/>
    <w:rsid w:val="00C93877"/>
    <w:rsid w:val="00C947B8"/>
    <w:rsid w:val="00CD6A73"/>
    <w:rsid w:val="00CE238E"/>
    <w:rsid w:val="00CE7528"/>
    <w:rsid w:val="00D00148"/>
    <w:rsid w:val="00D10754"/>
    <w:rsid w:val="00D114DA"/>
    <w:rsid w:val="00D17619"/>
    <w:rsid w:val="00D22295"/>
    <w:rsid w:val="00D251D1"/>
    <w:rsid w:val="00D330B1"/>
    <w:rsid w:val="00D63D9F"/>
    <w:rsid w:val="00D756D1"/>
    <w:rsid w:val="00D768E1"/>
    <w:rsid w:val="00D774DF"/>
    <w:rsid w:val="00D86B58"/>
    <w:rsid w:val="00DA6B54"/>
    <w:rsid w:val="00DA6F2C"/>
    <w:rsid w:val="00DB1EC9"/>
    <w:rsid w:val="00DD36A4"/>
    <w:rsid w:val="00E010E6"/>
    <w:rsid w:val="00E02BF3"/>
    <w:rsid w:val="00E03CC5"/>
    <w:rsid w:val="00E32895"/>
    <w:rsid w:val="00E33C97"/>
    <w:rsid w:val="00E35EF9"/>
    <w:rsid w:val="00E41755"/>
    <w:rsid w:val="00E43EDD"/>
    <w:rsid w:val="00E47581"/>
    <w:rsid w:val="00E47CD5"/>
    <w:rsid w:val="00E52013"/>
    <w:rsid w:val="00E54553"/>
    <w:rsid w:val="00E56725"/>
    <w:rsid w:val="00E62CE3"/>
    <w:rsid w:val="00E65593"/>
    <w:rsid w:val="00E71612"/>
    <w:rsid w:val="00E739C7"/>
    <w:rsid w:val="00E73E59"/>
    <w:rsid w:val="00E77C5E"/>
    <w:rsid w:val="00E86A0B"/>
    <w:rsid w:val="00E90E1C"/>
    <w:rsid w:val="00E916BC"/>
    <w:rsid w:val="00E93901"/>
    <w:rsid w:val="00EA4303"/>
    <w:rsid w:val="00EB1E68"/>
    <w:rsid w:val="00EC1037"/>
    <w:rsid w:val="00EC7B8D"/>
    <w:rsid w:val="00EF03AD"/>
    <w:rsid w:val="00EF5612"/>
    <w:rsid w:val="00F022D4"/>
    <w:rsid w:val="00F04A0A"/>
    <w:rsid w:val="00F10186"/>
    <w:rsid w:val="00F302A7"/>
    <w:rsid w:val="00F371E5"/>
    <w:rsid w:val="00F3739A"/>
    <w:rsid w:val="00F4109C"/>
    <w:rsid w:val="00F453E4"/>
    <w:rsid w:val="00F565F8"/>
    <w:rsid w:val="00F724CD"/>
    <w:rsid w:val="00F773A9"/>
    <w:rsid w:val="00F8020E"/>
    <w:rsid w:val="00F8082D"/>
    <w:rsid w:val="00F939FD"/>
    <w:rsid w:val="00F96DFE"/>
    <w:rsid w:val="00FB7767"/>
    <w:rsid w:val="00FD08BB"/>
    <w:rsid w:val="00FD3A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Theme="minorEastAsia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11">
    <w:name w:val="未解決のメンション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F10186"/>
    <w:pPr>
      <w:ind w:leftChars="400" w:left="840"/>
    </w:pPr>
  </w:style>
  <w:style w:type="paragraph" w:customStyle="1" w:styleId="EndNoteBibliographyTitle">
    <w:name w:val="EndNote Bibliography Title"/>
    <w:basedOn w:val="Normal"/>
    <w:link w:val="EndNoteBibliographyTitle0"/>
    <w:rsid w:val="001231FC"/>
    <w:pPr>
      <w:jc w:val="center"/>
    </w:pPr>
  </w:style>
  <w:style w:type="character" w:customStyle="1" w:styleId="EndNoteBibliographyTitle0">
    <w:name w:val="EndNote Bibliography Title (文字)"/>
    <w:basedOn w:val="DefaultParagraphFont"/>
    <w:link w:val="EndNoteBibliographyTitle"/>
    <w:rsid w:val="001231FC"/>
  </w:style>
  <w:style w:type="paragraph" w:customStyle="1" w:styleId="EndNoteBibliography">
    <w:name w:val="EndNote Bibliography"/>
    <w:basedOn w:val="Normal"/>
    <w:link w:val="EndNoteBibliography0"/>
    <w:rsid w:val="001231FC"/>
  </w:style>
  <w:style w:type="character" w:customStyle="1" w:styleId="EndNoteBibliography0">
    <w:name w:val="EndNote Bibliography (文字)"/>
    <w:basedOn w:val="DefaultParagraphFont"/>
    <w:link w:val="EndNoteBibliography"/>
    <w:rsid w:val="001231FC"/>
  </w:style>
  <w:style w:type="character" w:styleId="LineNumber">
    <w:name w:val="line number"/>
    <w:basedOn w:val="DefaultParagraphFont"/>
    <w:uiPriority w:val="99"/>
    <w:semiHidden/>
    <w:unhideWhenUsed/>
    <w:rsid w:val="007D5A27"/>
  </w:style>
  <w:style w:type="numbering" w:customStyle="1" w:styleId="1">
    <w:name w:val="現在のリスト1"/>
    <w:uiPriority w:val="99"/>
    <w:rsid w:val="00320A69"/>
    <w:pPr>
      <w:numPr>
        <w:numId w:val="26"/>
      </w:numPr>
    </w:pPr>
  </w:style>
  <w:style w:type="numbering" w:customStyle="1" w:styleId="2">
    <w:name w:val="現在のリスト2"/>
    <w:uiPriority w:val="99"/>
    <w:rsid w:val="00320A69"/>
    <w:pPr>
      <w:numPr>
        <w:numId w:val="27"/>
      </w:numPr>
    </w:pPr>
  </w:style>
  <w:style w:type="numbering" w:customStyle="1" w:styleId="3">
    <w:name w:val="現在のリスト3"/>
    <w:uiPriority w:val="99"/>
    <w:rsid w:val="00320A69"/>
    <w:pPr>
      <w:numPr>
        <w:numId w:val="28"/>
      </w:numPr>
    </w:pPr>
  </w:style>
  <w:style w:type="numbering" w:customStyle="1" w:styleId="4">
    <w:name w:val="現在のリスト4"/>
    <w:uiPriority w:val="99"/>
    <w:rsid w:val="00320A69"/>
    <w:pPr>
      <w:numPr>
        <w:numId w:val="29"/>
      </w:numPr>
    </w:pPr>
  </w:style>
  <w:style w:type="numbering" w:customStyle="1" w:styleId="5">
    <w:name w:val="現在のリスト5"/>
    <w:uiPriority w:val="99"/>
    <w:rsid w:val="00320A69"/>
    <w:pPr>
      <w:numPr>
        <w:numId w:val="30"/>
      </w:numPr>
    </w:pPr>
  </w:style>
  <w:style w:type="numbering" w:customStyle="1" w:styleId="6">
    <w:name w:val="現在のリスト6"/>
    <w:uiPriority w:val="99"/>
    <w:rsid w:val="00320A69"/>
    <w:pPr>
      <w:numPr>
        <w:numId w:val="31"/>
      </w:numPr>
    </w:pPr>
  </w:style>
  <w:style w:type="numbering" w:customStyle="1" w:styleId="7">
    <w:name w:val="現在のリスト7"/>
    <w:uiPriority w:val="99"/>
    <w:rsid w:val="00320A69"/>
    <w:pPr>
      <w:numPr>
        <w:numId w:val="32"/>
      </w:numPr>
    </w:pPr>
  </w:style>
  <w:style w:type="numbering" w:customStyle="1" w:styleId="8">
    <w:name w:val="現在のリスト8"/>
    <w:uiPriority w:val="99"/>
    <w:rsid w:val="00320A69"/>
    <w:pPr>
      <w:numPr>
        <w:numId w:val="33"/>
      </w:numPr>
    </w:pPr>
  </w:style>
  <w:style w:type="numbering" w:customStyle="1" w:styleId="9">
    <w:name w:val="現在のリスト9"/>
    <w:uiPriority w:val="99"/>
    <w:rsid w:val="00320A69"/>
    <w:pPr>
      <w:numPr>
        <w:numId w:val="34"/>
      </w:numPr>
    </w:pPr>
  </w:style>
  <w:style w:type="numbering" w:customStyle="1" w:styleId="10">
    <w:name w:val="現在のリスト10"/>
    <w:uiPriority w:val="99"/>
    <w:rsid w:val="00320A69"/>
    <w:pPr>
      <w:numPr>
        <w:numId w:val="35"/>
      </w:numPr>
    </w:pPr>
  </w:style>
  <w:style w:type="paragraph" w:styleId="Footer">
    <w:name w:val="footer"/>
    <w:basedOn w:val="Normal"/>
    <w:link w:val="FooterChar"/>
    <w:uiPriority w:val="99"/>
    <w:unhideWhenUsed/>
    <w:rsid w:val="005552F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552F1"/>
  </w:style>
  <w:style w:type="character" w:customStyle="1" w:styleId="20">
    <w:name w:val="未解決のメンション2"/>
    <w:basedOn w:val="DefaultParagraphFont"/>
    <w:uiPriority w:val="99"/>
    <w:semiHidden/>
    <w:unhideWhenUsed/>
    <w:rsid w:val="005552F1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08213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8213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8213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213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213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939FD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939FD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F4109C"/>
    <w:pPr>
      <w:widowControl/>
      <w:jc w:val="left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980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961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0340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8959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724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5510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8156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8816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91936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14542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4474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8116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89827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80286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958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3656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69757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09000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129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226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2633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6052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10438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mailto:m.maeki@eng.hokudai.ac.jp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5E85518C-EE30-EB49-9C96-9124AE1CBA52}">
  <we:reference id="wa200001011" version="1.2.0.0" store="ja-JP" storeType="OMEX"/>
  <we:alternateReferences>
    <we:reference id="WA200001011" version="1.2.0.0" store="" storeType="OMEX"/>
  </we:alternateReferences>
  <we:properties/>
  <we:bindings/>
  <we:snapshot xmlns:r="http://schemas.openxmlformats.org/officeDocument/2006/relationships"/>
</we:webextension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4565</Words>
  <Characters>26025</Characters>
  <Application>Microsoft Office Word</Application>
  <DocSecurity>0</DocSecurity>
  <Lines>216</Lines>
  <Paragraphs>6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05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1-10-08T08:50:00Z</dcterms:created>
  <dcterms:modified xsi:type="dcterms:W3CDTF">2021-10-11T18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_documentId">
    <vt:lpwstr>documentId_5268</vt:lpwstr>
  </property>
  <property fmtid="{D5CDD505-2E9C-101B-9397-08002B2CF9AE}" pid="3" name="grammarly_documentContext">
    <vt:lpwstr>{"goals":["inform","describe","convince"],"domain":"academic","emotions":[],"dialect":"american","audience":"expert","style":"formal"}</vt:lpwstr>
  </property>
</Properties>
</file>